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5D1D1C" w:rsidRDefault="005D1D1C" w:rsidP="00FB312B">
                            <w:pPr>
                              <w:rPr>
                                <w:color w:val="C00000"/>
                              </w:rPr>
                            </w:pPr>
                            <w:r w:rsidRPr="00AA0C5E">
                              <w:rPr>
                                <w:color w:val="C00000"/>
                              </w:rPr>
                              <w:t>When referencing this document, please use the following format:</w:t>
                            </w:r>
                          </w:p>
                          <w:p w14:paraId="53524C7F" w14:textId="77777777" w:rsidR="005D1D1C" w:rsidRDefault="005D1D1C" w:rsidP="00FB312B"/>
                          <w:p w14:paraId="2D0387D2" w14:textId="1F6FA8B3" w:rsidR="005D1D1C" w:rsidRDefault="005D1D1C" w:rsidP="00FB312B">
                            <w:r>
                              <w:rPr>
                                <w:sz w:val="20"/>
                                <w:szCs w:val="20"/>
                              </w:rPr>
                              <w:t xml:space="preserve">CT </w:t>
                            </w:r>
                            <w:proofErr w:type="spellStart"/>
                            <w:r>
                              <w:rPr>
                                <w:sz w:val="20"/>
                                <w:szCs w:val="20"/>
                              </w:rPr>
                              <w:t>Volumetry</w:t>
                            </w:r>
                            <w:proofErr w:type="spellEnd"/>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5D1D1C" w:rsidRDefault="005D1D1C" w:rsidP="00FB312B">
                      <w:pPr>
                        <w:rPr>
                          <w:color w:val="C00000"/>
                        </w:rPr>
                      </w:pPr>
                      <w:r w:rsidRPr="00AA0C5E">
                        <w:rPr>
                          <w:color w:val="C00000"/>
                        </w:rPr>
                        <w:t>When referencing this document, please use the following format:</w:t>
                      </w:r>
                    </w:p>
                    <w:p w14:paraId="53524C7F" w14:textId="77777777" w:rsidR="005D1D1C" w:rsidRDefault="005D1D1C" w:rsidP="00FB312B"/>
                    <w:p w14:paraId="2D0387D2" w14:textId="1F6FA8B3" w:rsidR="005D1D1C" w:rsidRDefault="005D1D1C" w:rsidP="00FB312B">
                      <w:r>
                        <w:rPr>
                          <w:sz w:val="20"/>
                          <w:szCs w:val="20"/>
                        </w:rPr>
                        <w:t xml:space="preserve">CT </w:t>
                      </w:r>
                      <w:proofErr w:type="spellStart"/>
                      <w:r>
                        <w:rPr>
                          <w:sz w:val="20"/>
                          <w:szCs w:val="20"/>
                        </w:rPr>
                        <w:t>Volumetry</w:t>
                      </w:r>
                      <w:proofErr w:type="spellEnd"/>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26289C8F" w14:textId="5FBFBFA0" w:rsidR="00C625C6"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506151285" w:history="1">
        <w:r w:rsidR="00C625C6" w:rsidRPr="00B60A57">
          <w:rPr>
            <w:rStyle w:val="Hyperlink"/>
            <w:noProof/>
          </w:rPr>
          <w:t>Change Log</w:t>
        </w:r>
        <w:r w:rsidR="00C625C6">
          <w:rPr>
            <w:noProof/>
            <w:webHidden/>
          </w:rPr>
          <w:tab/>
        </w:r>
        <w:r w:rsidR="00C625C6">
          <w:rPr>
            <w:noProof/>
            <w:webHidden/>
          </w:rPr>
          <w:fldChar w:fldCharType="begin"/>
        </w:r>
        <w:r w:rsidR="00C625C6">
          <w:rPr>
            <w:noProof/>
            <w:webHidden/>
          </w:rPr>
          <w:instrText xml:space="preserve"> PAGEREF _Toc506151285 \h </w:instrText>
        </w:r>
        <w:r w:rsidR="00C625C6">
          <w:rPr>
            <w:noProof/>
            <w:webHidden/>
          </w:rPr>
        </w:r>
        <w:r w:rsidR="00C625C6">
          <w:rPr>
            <w:noProof/>
            <w:webHidden/>
          </w:rPr>
          <w:fldChar w:fldCharType="separate"/>
        </w:r>
        <w:r w:rsidR="00C625C6">
          <w:rPr>
            <w:noProof/>
            <w:webHidden/>
          </w:rPr>
          <w:t>3</w:t>
        </w:r>
        <w:r w:rsidR="00C625C6">
          <w:rPr>
            <w:noProof/>
            <w:webHidden/>
          </w:rPr>
          <w:fldChar w:fldCharType="end"/>
        </w:r>
      </w:hyperlink>
    </w:p>
    <w:p w14:paraId="7F0AD3CA" w14:textId="56C20DF9" w:rsidR="00C625C6" w:rsidRDefault="00C625C6">
      <w:pPr>
        <w:pStyle w:val="TOC1"/>
        <w:rPr>
          <w:rFonts w:asciiTheme="minorHAnsi" w:eastAsiaTheme="minorEastAsia" w:hAnsiTheme="minorHAnsi" w:cstheme="minorBidi"/>
          <w:noProof/>
          <w:sz w:val="22"/>
          <w:szCs w:val="22"/>
        </w:rPr>
      </w:pPr>
      <w:hyperlink w:anchor="_Toc506151286" w:history="1">
        <w:r w:rsidRPr="00B60A57">
          <w:rPr>
            <w:rStyle w:val="Hyperlink"/>
            <w:noProof/>
          </w:rPr>
          <w:t>Open Issues:</w:t>
        </w:r>
        <w:r>
          <w:rPr>
            <w:noProof/>
            <w:webHidden/>
          </w:rPr>
          <w:tab/>
        </w:r>
        <w:r>
          <w:rPr>
            <w:noProof/>
            <w:webHidden/>
          </w:rPr>
          <w:fldChar w:fldCharType="begin"/>
        </w:r>
        <w:r>
          <w:rPr>
            <w:noProof/>
            <w:webHidden/>
          </w:rPr>
          <w:instrText xml:space="preserve"> PAGEREF _Toc506151286 \h </w:instrText>
        </w:r>
        <w:r>
          <w:rPr>
            <w:noProof/>
            <w:webHidden/>
          </w:rPr>
        </w:r>
        <w:r>
          <w:rPr>
            <w:noProof/>
            <w:webHidden/>
          </w:rPr>
          <w:fldChar w:fldCharType="separate"/>
        </w:r>
        <w:r>
          <w:rPr>
            <w:noProof/>
            <w:webHidden/>
          </w:rPr>
          <w:t>4</w:t>
        </w:r>
        <w:r>
          <w:rPr>
            <w:noProof/>
            <w:webHidden/>
          </w:rPr>
          <w:fldChar w:fldCharType="end"/>
        </w:r>
      </w:hyperlink>
    </w:p>
    <w:p w14:paraId="5D6BF546" w14:textId="75264DAD" w:rsidR="00C625C6" w:rsidRDefault="00C625C6">
      <w:pPr>
        <w:pStyle w:val="TOC1"/>
        <w:rPr>
          <w:rFonts w:asciiTheme="minorHAnsi" w:eastAsiaTheme="minorEastAsia" w:hAnsiTheme="minorHAnsi" w:cstheme="minorBidi"/>
          <w:noProof/>
          <w:sz w:val="22"/>
          <w:szCs w:val="22"/>
        </w:rPr>
      </w:pPr>
      <w:hyperlink w:anchor="_Toc506151287" w:history="1">
        <w:r w:rsidRPr="00B60A57">
          <w:rPr>
            <w:rStyle w:val="Hyperlink"/>
            <w:noProof/>
          </w:rPr>
          <w:t>Closed Issues:</w:t>
        </w:r>
        <w:r>
          <w:rPr>
            <w:noProof/>
            <w:webHidden/>
          </w:rPr>
          <w:tab/>
        </w:r>
        <w:r>
          <w:rPr>
            <w:noProof/>
            <w:webHidden/>
          </w:rPr>
          <w:fldChar w:fldCharType="begin"/>
        </w:r>
        <w:r>
          <w:rPr>
            <w:noProof/>
            <w:webHidden/>
          </w:rPr>
          <w:instrText xml:space="preserve"> PAGEREF _Toc506151287 \h </w:instrText>
        </w:r>
        <w:r>
          <w:rPr>
            <w:noProof/>
            <w:webHidden/>
          </w:rPr>
        </w:r>
        <w:r>
          <w:rPr>
            <w:noProof/>
            <w:webHidden/>
          </w:rPr>
          <w:fldChar w:fldCharType="separate"/>
        </w:r>
        <w:r>
          <w:rPr>
            <w:noProof/>
            <w:webHidden/>
          </w:rPr>
          <w:t>4</w:t>
        </w:r>
        <w:r>
          <w:rPr>
            <w:noProof/>
            <w:webHidden/>
          </w:rPr>
          <w:fldChar w:fldCharType="end"/>
        </w:r>
      </w:hyperlink>
    </w:p>
    <w:p w14:paraId="11AD793E" w14:textId="571EC6BE" w:rsidR="00C625C6" w:rsidRDefault="00C625C6">
      <w:pPr>
        <w:pStyle w:val="TOC1"/>
        <w:rPr>
          <w:rFonts w:asciiTheme="minorHAnsi" w:eastAsiaTheme="minorEastAsia" w:hAnsiTheme="minorHAnsi" w:cstheme="minorBidi"/>
          <w:noProof/>
          <w:sz w:val="22"/>
          <w:szCs w:val="22"/>
        </w:rPr>
      </w:pPr>
      <w:hyperlink w:anchor="_Toc506151288" w:history="1">
        <w:r w:rsidRPr="00B60A57">
          <w:rPr>
            <w:rStyle w:val="Hyperlink"/>
            <w:noProof/>
          </w:rPr>
          <w:t>1. Executive Summary</w:t>
        </w:r>
        <w:r>
          <w:rPr>
            <w:noProof/>
            <w:webHidden/>
          </w:rPr>
          <w:tab/>
        </w:r>
        <w:r>
          <w:rPr>
            <w:noProof/>
            <w:webHidden/>
          </w:rPr>
          <w:fldChar w:fldCharType="begin"/>
        </w:r>
        <w:r>
          <w:rPr>
            <w:noProof/>
            <w:webHidden/>
          </w:rPr>
          <w:instrText xml:space="preserve"> PAGEREF _Toc506151288 \h </w:instrText>
        </w:r>
        <w:r>
          <w:rPr>
            <w:noProof/>
            <w:webHidden/>
          </w:rPr>
        </w:r>
        <w:r>
          <w:rPr>
            <w:noProof/>
            <w:webHidden/>
          </w:rPr>
          <w:fldChar w:fldCharType="separate"/>
        </w:r>
        <w:r>
          <w:rPr>
            <w:noProof/>
            <w:webHidden/>
          </w:rPr>
          <w:t>6</w:t>
        </w:r>
        <w:r>
          <w:rPr>
            <w:noProof/>
            <w:webHidden/>
          </w:rPr>
          <w:fldChar w:fldCharType="end"/>
        </w:r>
      </w:hyperlink>
    </w:p>
    <w:p w14:paraId="4710E7D6" w14:textId="5C969119" w:rsidR="00C625C6" w:rsidRDefault="00C625C6">
      <w:pPr>
        <w:pStyle w:val="TOC1"/>
        <w:rPr>
          <w:rFonts w:asciiTheme="minorHAnsi" w:eastAsiaTheme="minorEastAsia" w:hAnsiTheme="minorHAnsi" w:cstheme="minorBidi"/>
          <w:noProof/>
          <w:sz w:val="22"/>
          <w:szCs w:val="22"/>
        </w:rPr>
      </w:pPr>
      <w:hyperlink w:anchor="_Toc506151289" w:history="1">
        <w:r w:rsidRPr="00B60A57">
          <w:rPr>
            <w:rStyle w:val="Hyperlink"/>
            <w:noProof/>
          </w:rPr>
          <w:t>2. Clinical Context and Claims</w:t>
        </w:r>
        <w:r>
          <w:rPr>
            <w:noProof/>
            <w:webHidden/>
          </w:rPr>
          <w:tab/>
        </w:r>
        <w:r>
          <w:rPr>
            <w:noProof/>
            <w:webHidden/>
          </w:rPr>
          <w:fldChar w:fldCharType="begin"/>
        </w:r>
        <w:r>
          <w:rPr>
            <w:noProof/>
            <w:webHidden/>
          </w:rPr>
          <w:instrText xml:space="preserve"> PAGEREF _Toc506151289 \h </w:instrText>
        </w:r>
        <w:r>
          <w:rPr>
            <w:noProof/>
            <w:webHidden/>
          </w:rPr>
        </w:r>
        <w:r>
          <w:rPr>
            <w:noProof/>
            <w:webHidden/>
          </w:rPr>
          <w:fldChar w:fldCharType="separate"/>
        </w:r>
        <w:r>
          <w:rPr>
            <w:noProof/>
            <w:webHidden/>
          </w:rPr>
          <w:t>7</w:t>
        </w:r>
        <w:r>
          <w:rPr>
            <w:noProof/>
            <w:webHidden/>
          </w:rPr>
          <w:fldChar w:fldCharType="end"/>
        </w:r>
      </w:hyperlink>
    </w:p>
    <w:p w14:paraId="6E9ACBF0" w14:textId="42A7B2E0" w:rsidR="00C625C6" w:rsidRDefault="00C625C6">
      <w:pPr>
        <w:pStyle w:val="TOC1"/>
        <w:rPr>
          <w:rFonts w:asciiTheme="minorHAnsi" w:eastAsiaTheme="minorEastAsia" w:hAnsiTheme="minorHAnsi" w:cstheme="minorBidi"/>
          <w:noProof/>
          <w:sz w:val="22"/>
          <w:szCs w:val="22"/>
        </w:rPr>
      </w:pPr>
      <w:hyperlink w:anchor="_Toc506151290" w:history="1">
        <w:r w:rsidRPr="00B60A57">
          <w:rPr>
            <w:rStyle w:val="Hyperlink"/>
            <w:noProof/>
          </w:rPr>
          <w:t>3. Profile Activities</w:t>
        </w:r>
        <w:r>
          <w:rPr>
            <w:noProof/>
            <w:webHidden/>
          </w:rPr>
          <w:tab/>
        </w:r>
        <w:r>
          <w:rPr>
            <w:noProof/>
            <w:webHidden/>
          </w:rPr>
          <w:fldChar w:fldCharType="begin"/>
        </w:r>
        <w:r>
          <w:rPr>
            <w:noProof/>
            <w:webHidden/>
          </w:rPr>
          <w:instrText xml:space="preserve"> PAGEREF _Toc506151290 \h </w:instrText>
        </w:r>
        <w:r>
          <w:rPr>
            <w:noProof/>
            <w:webHidden/>
          </w:rPr>
        </w:r>
        <w:r>
          <w:rPr>
            <w:noProof/>
            <w:webHidden/>
          </w:rPr>
          <w:fldChar w:fldCharType="separate"/>
        </w:r>
        <w:r>
          <w:rPr>
            <w:noProof/>
            <w:webHidden/>
          </w:rPr>
          <w:t>11</w:t>
        </w:r>
        <w:r>
          <w:rPr>
            <w:noProof/>
            <w:webHidden/>
          </w:rPr>
          <w:fldChar w:fldCharType="end"/>
        </w:r>
      </w:hyperlink>
    </w:p>
    <w:p w14:paraId="438EB62A" w14:textId="1554E97E"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1" w:history="1">
        <w:r w:rsidRPr="00B60A57">
          <w:rPr>
            <w:rStyle w:val="Hyperlink"/>
            <w:noProof/>
          </w:rPr>
          <w:t>3.1. Product Validation</w:t>
        </w:r>
        <w:r>
          <w:rPr>
            <w:noProof/>
            <w:webHidden/>
          </w:rPr>
          <w:tab/>
        </w:r>
        <w:r>
          <w:rPr>
            <w:noProof/>
            <w:webHidden/>
          </w:rPr>
          <w:fldChar w:fldCharType="begin"/>
        </w:r>
        <w:r>
          <w:rPr>
            <w:noProof/>
            <w:webHidden/>
          </w:rPr>
          <w:instrText xml:space="preserve"> PAGEREF _Toc506151291 \h </w:instrText>
        </w:r>
        <w:r>
          <w:rPr>
            <w:noProof/>
            <w:webHidden/>
          </w:rPr>
        </w:r>
        <w:r>
          <w:rPr>
            <w:noProof/>
            <w:webHidden/>
          </w:rPr>
          <w:fldChar w:fldCharType="separate"/>
        </w:r>
        <w:r>
          <w:rPr>
            <w:noProof/>
            <w:webHidden/>
          </w:rPr>
          <w:t>14</w:t>
        </w:r>
        <w:r>
          <w:rPr>
            <w:noProof/>
            <w:webHidden/>
          </w:rPr>
          <w:fldChar w:fldCharType="end"/>
        </w:r>
      </w:hyperlink>
    </w:p>
    <w:p w14:paraId="54EF4C63" w14:textId="4CF3DFF7"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2" w:history="1">
        <w:r w:rsidRPr="00B60A57">
          <w:rPr>
            <w:rStyle w:val="Hyperlink"/>
            <w:noProof/>
          </w:rPr>
          <w:t>3.2. Staff Qualification</w:t>
        </w:r>
        <w:r>
          <w:rPr>
            <w:noProof/>
            <w:webHidden/>
          </w:rPr>
          <w:tab/>
        </w:r>
        <w:r>
          <w:rPr>
            <w:noProof/>
            <w:webHidden/>
          </w:rPr>
          <w:fldChar w:fldCharType="begin"/>
        </w:r>
        <w:r>
          <w:rPr>
            <w:noProof/>
            <w:webHidden/>
          </w:rPr>
          <w:instrText xml:space="preserve"> PAGEREF _Toc506151292 \h </w:instrText>
        </w:r>
        <w:r>
          <w:rPr>
            <w:noProof/>
            <w:webHidden/>
          </w:rPr>
        </w:r>
        <w:r>
          <w:rPr>
            <w:noProof/>
            <w:webHidden/>
          </w:rPr>
          <w:fldChar w:fldCharType="separate"/>
        </w:r>
        <w:r>
          <w:rPr>
            <w:noProof/>
            <w:webHidden/>
          </w:rPr>
          <w:t>15</w:t>
        </w:r>
        <w:r>
          <w:rPr>
            <w:noProof/>
            <w:webHidden/>
          </w:rPr>
          <w:fldChar w:fldCharType="end"/>
        </w:r>
      </w:hyperlink>
    </w:p>
    <w:p w14:paraId="7B5257B7" w14:textId="302026D3"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3" w:history="1">
        <w:r w:rsidRPr="00B60A57">
          <w:rPr>
            <w:rStyle w:val="Hyperlink"/>
            <w:noProof/>
          </w:rPr>
          <w:t>3.3. Equipment Quality Assurance</w:t>
        </w:r>
        <w:r>
          <w:rPr>
            <w:noProof/>
            <w:webHidden/>
          </w:rPr>
          <w:tab/>
        </w:r>
        <w:r>
          <w:rPr>
            <w:noProof/>
            <w:webHidden/>
          </w:rPr>
          <w:fldChar w:fldCharType="begin"/>
        </w:r>
        <w:r>
          <w:rPr>
            <w:noProof/>
            <w:webHidden/>
          </w:rPr>
          <w:instrText xml:space="preserve"> PAGEREF _Toc506151293 \h </w:instrText>
        </w:r>
        <w:r>
          <w:rPr>
            <w:noProof/>
            <w:webHidden/>
          </w:rPr>
        </w:r>
        <w:r>
          <w:rPr>
            <w:noProof/>
            <w:webHidden/>
          </w:rPr>
          <w:fldChar w:fldCharType="separate"/>
        </w:r>
        <w:r>
          <w:rPr>
            <w:noProof/>
            <w:webHidden/>
          </w:rPr>
          <w:t>16</w:t>
        </w:r>
        <w:r>
          <w:rPr>
            <w:noProof/>
            <w:webHidden/>
          </w:rPr>
          <w:fldChar w:fldCharType="end"/>
        </w:r>
      </w:hyperlink>
    </w:p>
    <w:p w14:paraId="20FBFAF2" w14:textId="06C37573"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4" w:history="1">
        <w:r w:rsidRPr="00B60A57">
          <w:rPr>
            <w:rStyle w:val="Hyperlink"/>
            <w:noProof/>
          </w:rPr>
          <w:t>3.4. Protocol Design</w:t>
        </w:r>
        <w:r>
          <w:rPr>
            <w:noProof/>
            <w:webHidden/>
          </w:rPr>
          <w:tab/>
        </w:r>
        <w:r>
          <w:rPr>
            <w:noProof/>
            <w:webHidden/>
          </w:rPr>
          <w:fldChar w:fldCharType="begin"/>
        </w:r>
        <w:r>
          <w:rPr>
            <w:noProof/>
            <w:webHidden/>
          </w:rPr>
          <w:instrText xml:space="preserve"> PAGEREF _Toc506151294 \h </w:instrText>
        </w:r>
        <w:r>
          <w:rPr>
            <w:noProof/>
            <w:webHidden/>
          </w:rPr>
        </w:r>
        <w:r>
          <w:rPr>
            <w:noProof/>
            <w:webHidden/>
          </w:rPr>
          <w:fldChar w:fldCharType="separate"/>
        </w:r>
        <w:r>
          <w:rPr>
            <w:noProof/>
            <w:webHidden/>
          </w:rPr>
          <w:t>17</w:t>
        </w:r>
        <w:r>
          <w:rPr>
            <w:noProof/>
            <w:webHidden/>
          </w:rPr>
          <w:fldChar w:fldCharType="end"/>
        </w:r>
      </w:hyperlink>
    </w:p>
    <w:p w14:paraId="7DD6EC4E" w14:textId="71AAA021"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5" w:history="1">
        <w:r w:rsidRPr="00B60A57">
          <w:rPr>
            <w:rStyle w:val="Hyperlink"/>
            <w:noProof/>
          </w:rPr>
          <w:t>3.5. Subject Selection</w:t>
        </w:r>
        <w:r>
          <w:rPr>
            <w:noProof/>
            <w:webHidden/>
          </w:rPr>
          <w:tab/>
        </w:r>
        <w:r>
          <w:rPr>
            <w:noProof/>
            <w:webHidden/>
          </w:rPr>
          <w:fldChar w:fldCharType="begin"/>
        </w:r>
        <w:r>
          <w:rPr>
            <w:noProof/>
            <w:webHidden/>
          </w:rPr>
          <w:instrText xml:space="preserve"> PAGEREF _Toc506151295 \h </w:instrText>
        </w:r>
        <w:r>
          <w:rPr>
            <w:noProof/>
            <w:webHidden/>
          </w:rPr>
        </w:r>
        <w:r>
          <w:rPr>
            <w:noProof/>
            <w:webHidden/>
          </w:rPr>
          <w:fldChar w:fldCharType="separate"/>
        </w:r>
        <w:r>
          <w:rPr>
            <w:noProof/>
            <w:webHidden/>
          </w:rPr>
          <w:t>19</w:t>
        </w:r>
        <w:r>
          <w:rPr>
            <w:noProof/>
            <w:webHidden/>
          </w:rPr>
          <w:fldChar w:fldCharType="end"/>
        </w:r>
      </w:hyperlink>
    </w:p>
    <w:p w14:paraId="393456BC" w14:textId="1BDD2BFE"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6" w:history="1">
        <w:r w:rsidRPr="00B60A57">
          <w:rPr>
            <w:rStyle w:val="Hyperlink"/>
            <w:noProof/>
          </w:rPr>
          <w:t>3.6. Subject Handling</w:t>
        </w:r>
        <w:r>
          <w:rPr>
            <w:noProof/>
            <w:webHidden/>
          </w:rPr>
          <w:tab/>
        </w:r>
        <w:r>
          <w:rPr>
            <w:noProof/>
            <w:webHidden/>
          </w:rPr>
          <w:fldChar w:fldCharType="begin"/>
        </w:r>
        <w:r>
          <w:rPr>
            <w:noProof/>
            <w:webHidden/>
          </w:rPr>
          <w:instrText xml:space="preserve"> PAGEREF _Toc506151296 \h </w:instrText>
        </w:r>
        <w:r>
          <w:rPr>
            <w:noProof/>
            <w:webHidden/>
          </w:rPr>
        </w:r>
        <w:r>
          <w:rPr>
            <w:noProof/>
            <w:webHidden/>
          </w:rPr>
          <w:fldChar w:fldCharType="separate"/>
        </w:r>
        <w:r>
          <w:rPr>
            <w:noProof/>
            <w:webHidden/>
          </w:rPr>
          <w:t>20</w:t>
        </w:r>
        <w:r>
          <w:rPr>
            <w:noProof/>
            <w:webHidden/>
          </w:rPr>
          <w:fldChar w:fldCharType="end"/>
        </w:r>
      </w:hyperlink>
    </w:p>
    <w:p w14:paraId="27F04171" w14:textId="2DA09AE2"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7" w:history="1">
        <w:r w:rsidRPr="00B60A57">
          <w:rPr>
            <w:rStyle w:val="Hyperlink"/>
            <w:noProof/>
          </w:rPr>
          <w:t>3.7. Image Data Acquisition</w:t>
        </w:r>
        <w:r>
          <w:rPr>
            <w:noProof/>
            <w:webHidden/>
          </w:rPr>
          <w:tab/>
        </w:r>
        <w:r>
          <w:rPr>
            <w:noProof/>
            <w:webHidden/>
          </w:rPr>
          <w:fldChar w:fldCharType="begin"/>
        </w:r>
        <w:r>
          <w:rPr>
            <w:noProof/>
            <w:webHidden/>
          </w:rPr>
          <w:instrText xml:space="preserve"> PAGEREF _Toc506151297 \h </w:instrText>
        </w:r>
        <w:r>
          <w:rPr>
            <w:noProof/>
            <w:webHidden/>
          </w:rPr>
        </w:r>
        <w:r>
          <w:rPr>
            <w:noProof/>
            <w:webHidden/>
          </w:rPr>
          <w:fldChar w:fldCharType="separate"/>
        </w:r>
        <w:r>
          <w:rPr>
            <w:noProof/>
            <w:webHidden/>
          </w:rPr>
          <w:t>22</w:t>
        </w:r>
        <w:r>
          <w:rPr>
            <w:noProof/>
            <w:webHidden/>
          </w:rPr>
          <w:fldChar w:fldCharType="end"/>
        </w:r>
      </w:hyperlink>
    </w:p>
    <w:p w14:paraId="470B490B" w14:textId="63180A32"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8" w:history="1">
        <w:r w:rsidRPr="00B60A57">
          <w:rPr>
            <w:rStyle w:val="Hyperlink"/>
            <w:noProof/>
          </w:rPr>
          <w:t>3.8. Image Data Reconstruction</w:t>
        </w:r>
        <w:r>
          <w:rPr>
            <w:noProof/>
            <w:webHidden/>
          </w:rPr>
          <w:tab/>
        </w:r>
        <w:r>
          <w:rPr>
            <w:noProof/>
            <w:webHidden/>
          </w:rPr>
          <w:fldChar w:fldCharType="begin"/>
        </w:r>
        <w:r>
          <w:rPr>
            <w:noProof/>
            <w:webHidden/>
          </w:rPr>
          <w:instrText xml:space="preserve"> PAGEREF _Toc506151298 \h </w:instrText>
        </w:r>
        <w:r>
          <w:rPr>
            <w:noProof/>
            <w:webHidden/>
          </w:rPr>
        </w:r>
        <w:r>
          <w:rPr>
            <w:noProof/>
            <w:webHidden/>
          </w:rPr>
          <w:fldChar w:fldCharType="separate"/>
        </w:r>
        <w:r>
          <w:rPr>
            <w:noProof/>
            <w:webHidden/>
          </w:rPr>
          <w:t>25</w:t>
        </w:r>
        <w:r>
          <w:rPr>
            <w:noProof/>
            <w:webHidden/>
          </w:rPr>
          <w:fldChar w:fldCharType="end"/>
        </w:r>
      </w:hyperlink>
    </w:p>
    <w:p w14:paraId="16FDFF4B" w14:textId="5D3B5367"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299" w:history="1">
        <w:r w:rsidRPr="00B60A57">
          <w:rPr>
            <w:rStyle w:val="Hyperlink"/>
            <w:noProof/>
          </w:rPr>
          <w:t>3.9. Image Quality Assurance</w:t>
        </w:r>
        <w:r>
          <w:rPr>
            <w:noProof/>
            <w:webHidden/>
          </w:rPr>
          <w:tab/>
        </w:r>
        <w:r>
          <w:rPr>
            <w:noProof/>
            <w:webHidden/>
          </w:rPr>
          <w:fldChar w:fldCharType="begin"/>
        </w:r>
        <w:r>
          <w:rPr>
            <w:noProof/>
            <w:webHidden/>
          </w:rPr>
          <w:instrText xml:space="preserve"> PAGEREF _Toc506151299 \h </w:instrText>
        </w:r>
        <w:r>
          <w:rPr>
            <w:noProof/>
            <w:webHidden/>
          </w:rPr>
        </w:r>
        <w:r>
          <w:rPr>
            <w:noProof/>
            <w:webHidden/>
          </w:rPr>
          <w:fldChar w:fldCharType="separate"/>
        </w:r>
        <w:r>
          <w:rPr>
            <w:noProof/>
            <w:webHidden/>
          </w:rPr>
          <w:t>27</w:t>
        </w:r>
        <w:r>
          <w:rPr>
            <w:noProof/>
            <w:webHidden/>
          </w:rPr>
          <w:fldChar w:fldCharType="end"/>
        </w:r>
      </w:hyperlink>
    </w:p>
    <w:p w14:paraId="2937A0FC" w14:textId="75473151"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0" w:history="1">
        <w:r w:rsidRPr="00B60A57">
          <w:rPr>
            <w:rStyle w:val="Hyperlink"/>
            <w:noProof/>
          </w:rPr>
          <w:t>3.10. Image Analysis</w:t>
        </w:r>
        <w:r>
          <w:rPr>
            <w:noProof/>
            <w:webHidden/>
          </w:rPr>
          <w:tab/>
        </w:r>
        <w:r>
          <w:rPr>
            <w:noProof/>
            <w:webHidden/>
          </w:rPr>
          <w:fldChar w:fldCharType="begin"/>
        </w:r>
        <w:r>
          <w:rPr>
            <w:noProof/>
            <w:webHidden/>
          </w:rPr>
          <w:instrText xml:space="preserve"> PAGEREF _Toc506151300 \h </w:instrText>
        </w:r>
        <w:r>
          <w:rPr>
            <w:noProof/>
            <w:webHidden/>
          </w:rPr>
        </w:r>
        <w:r>
          <w:rPr>
            <w:noProof/>
            <w:webHidden/>
          </w:rPr>
          <w:fldChar w:fldCharType="separate"/>
        </w:r>
        <w:r>
          <w:rPr>
            <w:noProof/>
            <w:webHidden/>
          </w:rPr>
          <w:t>28</w:t>
        </w:r>
        <w:r>
          <w:rPr>
            <w:noProof/>
            <w:webHidden/>
          </w:rPr>
          <w:fldChar w:fldCharType="end"/>
        </w:r>
      </w:hyperlink>
    </w:p>
    <w:p w14:paraId="5627BAFD" w14:textId="1C98EDDB" w:rsidR="00C625C6" w:rsidRDefault="00C625C6">
      <w:pPr>
        <w:pStyle w:val="TOC1"/>
        <w:rPr>
          <w:rFonts w:asciiTheme="minorHAnsi" w:eastAsiaTheme="minorEastAsia" w:hAnsiTheme="minorHAnsi" w:cstheme="minorBidi"/>
          <w:noProof/>
          <w:sz w:val="22"/>
          <w:szCs w:val="22"/>
        </w:rPr>
      </w:pPr>
      <w:hyperlink w:anchor="_Toc506151301" w:history="1">
        <w:r w:rsidRPr="00B60A57">
          <w:rPr>
            <w:rStyle w:val="Hyperlink"/>
            <w:noProof/>
          </w:rPr>
          <w:t>4. Conformance</w:t>
        </w:r>
        <w:r>
          <w:rPr>
            <w:noProof/>
            <w:webHidden/>
          </w:rPr>
          <w:tab/>
        </w:r>
        <w:r>
          <w:rPr>
            <w:noProof/>
            <w:webHidden/>
          </w:rPr>
          <w:fldChar w:fldCharType="begin"/>
        </w:r>
        <w:r>
          <w:rPr>
            <w:noProof/>
            <w:webHidden/>
          </w:rPr>
          <w:instrText xml:space="preserve"> PAGEREF _Toc506151301 \h </w:instrText>
        </w:r>
        <w:r>
          <w:rPr>
            <w:noProof/>
            <w:webHidden/>
          </w:rPr>
        </w:r>
        <w:r>
          <w:rPr>
            <w:noProof/>
            <w:webHidden/>
          </w:rPr>
          <w:fldChar w:fldCharType="separate"/>
        </w:r>
        <w:r>
          <w:rPr>
            <w:noProof/>
            <w:webHidden/>
          </w:rPr>
          <w:t>30</w:t>
        </w:r>
        <w:r>
          <w:rPr>
            <w:noProof/>
            <w:webHidden/>
          </w:rPr>
          <w:fldChar w:fldCharType="end"/>
        </w:r>
      </w:hyperlink>
    </w:p>
    <w:p w14:paraId="4D3D54C6" w14:textId="79792D24"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2" w:history="1">
        <w:r w:rsidRPr="00B60A57">
          <w:rPr>
            <w:rStyle w:val="Hyperlink"/>
            <w:noProof/>
          </w:rPr>
          <w:t>4.1. Technical Evaluation Methods</w:t>
        </w:r>
        <w:r>
          <w:rPr>
            <w:noProof/>
            <w:webHidden/>
          </w:rPr>
          <w:tab/>
        </w:r>
        <w:r>
          <w:rPr>
            <w:noProof/>
            <w:webHidden/>
          </w:rPr>
          <w:fldChar w:fldCharType="begin"/>
        </w:r>
        <w:r>
          <w:rPr>
            <w:noProof/>
            <w:webHidden/>
          </w:rPr>
          <w:instrText xml:space="preserve"> PAGEREF _Toc506151302 \h </w:instrText>
        </w:r>
        <w:r>
          <w:rPr>
            <w:noProof/>
            <w:webHidden/>
          </w:rPr>
        </w:r>
        <w:r>
          <w:rPr>
            <w:noProof/>
            <w:webHidden/>
          </w:rPr>
          <w:fldChar w:fldCharType="separate"/>
        </w:r>
        <w:r>
          <w:rPr>
            <w:noProof/>
            <w:webHidden/>
          </w:rPr>
          <w:t>30</w:t>
        </w:r>
        <w:r>
          <w:rPr>
            <w:noProof/>
            <w:webHidden/>
          </w:rPr>
          <w:fldChar w:fldCharType="end"/>
        </w:r>
      </w:hyperlink>
    </w:p>
    <w:p w14:paraId="44EA1A1A" w14:textId="458F3C37" w:rsidR="00C625C6" w:rsidRDefault="00C625C6">
      <w:pPr>
        <w:pStyle w:val="TOC1"/>
        <w:rPr>
          <w:rFonts w:asciiTheme="minorHAnsi" w:eastAsiaTheme="minorEastAsia" w:hAnsiTheme="minorHAnsi" w:cstheme="minorBidi"/>
          <w:noProof/>
          <w:sz w:val="22"/>
          <w:szCs w:val="22"/>
        </w:rPr>
      </w:pPr>
      <w:hyperlink w:anchor="_Toc506151303" w:history="1">
        <w:r w:rsidRPr="00B60A57">
          <w:rPr>
            <w:rStyle w:val="Hyperlink"/>
            <w:noProof/>
          </w:rPr>
          <w:t>4.2. Equipment Vendor Conformance Procedures</w:t>
        </w:r>
        <w:r>
          <w:rPr>
            <w:noProof/>
            <w:webHidden/>
          </w:rPr>
          <w:tab/>
        </w:r>
        <w:r>
          <w:rPr>
            <w:noProof/>
            <w:webHidden/>
          </w:rPr>
          <w:fldChar w:fldCharType="begin"/>
        </w:r>
        <w:r>
          <w:rPr>
            <w:noProof/>
            <w:webHidden/>
          </w:rPr>
          <w:instrText xml:space="preserve"> PAGEREF _Toc506151303 \h </w:instrText>
        </w:r>
        <w:r>
          <w:rPr>
            <w:noProof/>
            <w:webHidden/>
          </w:rPr>
        </w:r>
        <w:r>
          <w:rPr>
            <w:noProof/>
            <w:webHidden/>
          </w:rPr>
          <w:fldChar w:fldCharType="separate"/>
        </w:r>
        <w:r>
          <w:rPr>
            <w:noProof/>
            <w:webHidden/>
          </w:rPr>
          <w:t>33</w:t>
        </w:r>
        <w:r>
          <w:rPr>
            <w:noProof/>
            <w:webHidden/>
          </w:rPr>
          <w:fldChar w:fldCharType="end"/>
        </w:r>
      </w:hyperlink>
    </w:p>
    <w:p w14:paraId="63F8400B" w14:textId="3B6E81DC"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4" w:history="1">
        <w:r w:rsidRPr="00B60A57">
          <w:rPr>
            <w:rStyle w:val="Hyperlink"/>
            <w:noProof/>
          </w:rPr>
          <w:t>4.3. Clinical Site Conformance Procedure</w:t>
        </w:r>
        <w:r>
          <w:rPr>
            <w:noProof/>
            <w:webHidden/>
          </w:rPr>
          <w:tab/>
        </w:r>
        <w:r>
          <w:rPr>
            <w:noProof/>
            <w:webHidden/>
          </w:rPr>
          <w:fldChar w:fldCharType="begin"/>
        </w:r>
        <w:r>
          <w:rPr>
            <w:noProof/>
            <w:webHidden/>
          </w:rPr>
          <w:instrText xml:space="preserve"> PAGEREF _Toc506151304 \h </w:instrText>
        </w:r>
        <w:r>
          <w:rPr>
            <w:noProof/>
            <w:webHidden/>
          </w:rPr>
        </w:r>
        <w:r>
          <w:rPr>
            <w:noProof/>
            <w:webHidden/>
          </w:rPr>
          <w:fldChar w:fldCharType="separate"/>
        </w:r>
        <w:r>
          <w:rPr>
            <w:noProof/>
            <w:webHidden/>
          </w:rPr>
          <w:t>37</w:t>
        </w:r>
        <w:r>
          <w:rPr>
            <w:noProof/>
            <w:webHidden/>
          </w:rPr>
          <w:fldChar w:fldCharType="end"/>
        </w:r>
      </w:hyperlink>
    </w:p>
    <w:p w14:paraId="45BDD5B7" w14:textId="25E0811A" w:rsidR="00C625C6" w:rsidRDefault="00C625C6">
      <w:pPr>
        <w:pStyle w:val="TOC1"/>
        <w:rPr>
          <w:rFonts w:asciiTheme="minorHAnsi" w:eastAsiaTheme="minorEastAsia" w:hAnsiTheme="minorHAnsi" w:cstheme="minorBidi"/>
          <w:noProof/>
          <w:sz w:val="22"/>
          <w:szCs w:val="22"/>
        </w:rPr>
      </w:pPr>
      <w:hyperlink w:anchor="_Toc506151305" w:history="1">
        <w:r w:rsidRPr="00B60A57">
          <w:rPr>
            <w:rStyle w:val="Hyperlink"/>
            <w:noProof/>
          </w:rPr>
          <w:t>References</w:t>
        </w:r>
        <w:r>
          <w:rPr>
            <w:noProof/>
            <w:webHidden/>
          </w:rPr>
          <w:tab/>
        </w:r>
        <w:r>
          <w:rPr>
            <w:noProof/>
            <w:webHidden/>
          </w:rPr>
          <w:fldChar w:fldCharType="begin"/>
        </w:r>
        <w:r>
          <w:rPr>
            <w:noProof/>
            <w:webHidden/>
          </w:rPr>
          <w:instrText xml:space="preserve"> PAGEREF _Toc506151305 \h </w:instrText>
        </w:r>
        <w:r>
          <w:rPr>
            <w:noProof/>
            <w:webHidden/>
          </w:rPr>
        </w:r>
        <w:r>
          <w:rPr>
            <w:noProof/>
            <w:webHidden/>
          </w:rPr>
          <w:fldChar w:fldCharType="separate"/>
        </w:r>
        <w:r>
          <w:rPr>
            <w:noProof/>
            <w:webHidden/>
          </w:rPr>
          <w:t>39</w:t>
        </w:r>
        <w:r>
          <w:rPr>
            <w:noProof/>
            <w:webHidden/>
          </w:rPr>
          <w:fldChar w:fldCharType="end"/>
        </w:r>
      </w:hyperlink>
    </w:p>
    <w:p w14:paraId="1EBCA0A7" w14:textId="73470FDB" w:rsidR="00C625C6" w:rsidRDefault="00C625C6">
      <w:pPr>
        <w:pStyle w:val="TOC1"/>
        <w:rPr>
          <w:rFonts w:asciiTheme="minorHAnsi" w:eastAsiaTheme="minorEastAsia" w:hAnsiTheme="minorHAnsi" w:cstheme="minorBidi"/>
          <w:noProof/>
          <w:sz w:val="22"/>
          <w:szCs w:val="22"/>
        </w:rPr>
      </w:pPr>
      <w:hyperlink w:anchor="_Toc506151306" w:history="1">
        <w:r w:rsidRPr="00B60A57">
          <w:rPr>
            <w:rStyle w:val="Hyperlink"/>
            <w:noProof/>
          </w:rPr>
          <w:t>Appendices</w:t>
        </w:r>
        <w:r>
          <w:rPr>
            <w:noProof/>
            <w:webHidden/>
          </w:rPr>
          <w:tab/>
        </w:r>
        <w:r>
          <w:rPr>
            <w:noProof/>
            <w:webHidden/>
          </w:rPr>
          <w:fldChar w:fldCharType="begin"/>
        </w:r>
        <w:r>
          <w:rPr>
            <w:noProof/>
            <w:webHidden/>
          </w:rPr>
          <w:instrText xml:space="preserve"> PAGEREF _Toc506151306 \h </w:instrText>
        </w:r>
        <w:r>
          <w:rPr>
            <w:noProof/>
            <w:webHidden/>
          </w:rPr>
        </w:r>
        <w:r>
          <w:rPr>
            <w:noProof/>
            <w:webHidden/>
          </w:rPr>
          <w:fldChar w:fldCharType="separate"/>
        </w:r>
        <w:r>
          <w:rPr>
            <w:noProof/>
            <w:webHidden/>
          </w:rPr>
          <w:t>42</w:t>
        </w:r>
        <w:r>
          <w:rPr>
            <w:noProof/>
            <w:webHidden/>
          </w:rPr>
          <w:fldChar w:fldCharType="end"/>
        </w:r>
      </w:hyperlink>
    </w:p>
    <w:p w14:paraId="456BF1F9" w14:textId="6D23EE0C"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7" w:history="1">
        <w:r w:rsidRPr="00B60A57">
          <w:rPr>
            <w:rStyle w:val="Hyperlink"/>
            <w:noProof/>
          </w:rPr>
          <w:t>Appendix A: Acknowledgements and Attributions</w:t>
        </w:r>
        <w:r>
          <w:rPr>
            <w:noProof/>
            <w:webHidden/>
          </w:rPr>
          <w:tab/>
        </w:r>
        <w:r>
          <w:rPr>
            <w:noProof/>
            <w:webHidden/>
          </w:rPr>
          <w:fldChar w:fldCharType="begin"/>
        </w:r>
        <w:r>
          <w:rPr>
            <w:noProof/>
            <w:webHidden/>
          </w:rPr>
          <w:instrText xml:space="preserve"> PAGEREF _Toc506151307 \h </w:instrText>
        </w:r>
        <w:r>
          <w:rPr>
            <w:noProof/>
            <w:webHidden/>
          </w:rPr>
        </w:r>
        <w:r>
          <w:rPr>
            <w:noProof/>
            <w:webHidden/>
          </w:rPr>
          <w:fldChar w:fldCharType="separate"/>
        </w:r>
        <w:r>
          <w:rPr>
            <w:noProof/>
            <w:webHidden/>
          </w:rPr>
          <w:t>42</w:t>
        </w:r>
        <w:r>
          <w:rPr>
            <w:noProof/>
            <w:webHidden/>
          </w:rPr>
          <w:fldChar w:fldCharType="end"/>
        </w:r>
      </w:hyperlink>
    </w:p>
    <w:p w14:paraId="592EA5FD" w14:textId="30F2FF72"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8" w:history="1">
        <w:r w:rsidRPr="00B60A57">
          <w:rPr>
            <w:rStyle w:val="Hyperlink"/>
            <w:noProof/>
          </w:rPr>
          <w:t>Appendix B: Background Information</w:t>
        </w:r>
        <w:r>
          <w:rPr>
            <w:noProof/>
            <w:webHidden/>
          </w:rPr>
          <w:tab/>
        </w:r>
        <w:r>
          <w:rPr>
            <w:noProof/>
            <w:webHidden/>
          </w:rPr>
          <w:fldChar w:fldCharType="begin"/>
        </w:r>
        <w:r>
          <w:rPr>
            <w:noProof/>
            <w:webHidden/>
          </w:rPr>
          <w:instrText xml:space="preserve"> PAGEREF _Toc506151308 \h </w:instrText>
        </w:r>
        <w:r>
          <w:rPr>
            <w:noProof/>
            <w:webHidden/>
          </w:rPr>
        </w:r>
        <w:r>
          <w:rPr>
            <w:noProof/>
            <w:webHidden/>
          </w:rPr>
          <w:fldChar w:fldCharType="separate"/>
        </w:r>
        <w:r>
          <w:rPr>
            <w:noProof/>
            <w:webHidden/>
          </w:rPr>
          <w:t>44</w:t>
        </w:r>
        <w:r>
          <w:rPr>
            <w:noProof/>
            <w:webHidden/>
          </w:rPr>
          <w:fldChar w:fldCharType="end"/>
        </w:r>
      </w:hyperlink>
    </w:p>
    <w:p w14:paraId="6DA2AE27" w14:textId="083AF419"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09" w:history="1">
        <w:r w:rsidRPr="00B60A57">
          <w:rPr>
            <w:rStyle w:val="Hyperlink"/>
            <w:noProof/>
          </w:rPr>
          <w:t>B.1 Summary of selected references on nodule volumetry accuracy</w:t>
        </w:r>
        <w:r>
          <w:rPr>
            <w:noProof/>
            <w:webHidden/>
          </w:rPr>
          <w:tab/>
        </w:r>
        <w:r>
          <w:rPr>
            <w:noProof/>
            <w:webHidden/>
          </w:rPr>
          <w:fldChar w:fldCharType="begin"/>
        </w:r>
        <w:r>
          <w:rPr>
            <w:noProof/>
            <w:webHidden/>
          </w:rPr>
          <w:instrText xml:space="preserve"> PAGEREF _Toc506151309 \h </w:instrText>
        </w:r>
        <w:r>
          <w:rPr>
            <w:noProof/>
            <w:webHidden/>
          </w:rPr>
        </w:r>
        <w:r>
          <w:rPr>
            <w:noProof/>
            <w:webHidden/>
          </w:rPr>
          <w:fldChar w:fldCharType="separate"/>
        </w:r>
        <w:r>
          <w:rPr>
            <w:noProof/>
            <w:webHidden/>
          </w:rPr>
          <w:t>44</w:t>
        </w:r>
        <w:r>
          <w:rPr>
            <w:noProof/>
            <w:webHidden/>
          </w:rPr>
          <w:fldChar w:fldCharType="end"/>
        </w:r>
      </w:hyperlink>
    </w:p>
    <w:p w14:paraId="150006CE" w14:textId="210EE538"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10" w:history="1">
        <w:r w:rsidRPr="00B60A57">
          <w:rPr>
            <w:rStyle w:val="Hyperlink"/>
            <w:noProof/>
          </w:rPr>
          <w:t>B.2 Summary of selected references on nodule volumetry precision</w:t>
        </w:r>
        <w:r>
          <w:rPr>
            <w:noProof/>
            <w:webHidden/>
          </w:rPr>
          <w:tab/>
        </w:r>
        <w:r>
          <w:rPr>
            <w:noProof/>
            <w:webHidden/>
          </w:rPr>
          <w:fldChar w:fldCharType="begin"/>
        </w:r>
        <w:r>
          <w:rPr>
            <w:noProof/>
            <w:webHidden/>
          </w:rPr>
          <w:instrText xml:space="preserve"> PAGEREF _Toc506151310 \h </w:instrText>
        </w:r>
        <w:r>
          <w:rPr>
            <w:noProof/>
            <w:webHidden/>
          </w:rPr>
        </w:r>
        <w:r>
          <w:rPr>
            <w:noProof/>
            <w:webHidden/>
          </w:rPr>
          <w:fldChar w:fldCharType="separate"/>
        </w:r>
        <w:r>
          <w:rPr>
            <w:noProof/>
            <w:webHidden/>
          </w:rPr>
          <w:t>44</w:t>
        </w:r>
        <w:r>
          <w:rPr>
            <w:noProof/>
            <w:webHidden/>
          </w:rPr>
          <w:fldChar w:fldCharType="end"/>
        </w:r>
      </w:hyperlink>
    </w:p>
    <w:p w14:paraId="3D11D165" w14:textId="5102608C" w:rsidR="00C625C6" w:rsidRDefault="00C625C6">
      <w:pPr>
        <w:pStyle w:val="TOC2"/>
        <w:tabs>
          <w:tab w:val="right" w:leader="dot" w:pos="10510"/>
        </w:tabs>
        <w:rPr>
          <w:rFonts w:asciiTheme="minorHAnsi" w:eastAsiaTheme="minorEastAsia" w:hAnsiTheme="minorHAnsi" w:cstheme="minorBidi"/>
          <w:noProof/>
          <w:sz w:val="22"/>
          <w:szCs w:val="22"/>
        </w:rPr>
      </w:pPr>
      <w:hyperlink w:anchor="_Toc506151311" w:history="1">
        <w:r w:rsidRPr="00B60A57">
          <w:rPr>
            <w:rStyle w:val="Hyperlink"/>
            <w:noProof/>
          </w:rPr>
          <w:t>Appendix C: Metrology Methods</w:t>
        </w:r>
        <w:r>
          <w:rPr>
            <w:noProof/>
            <w:webHidden/>
          </w:rPr>
          <w:tab/>
        </w:r>
        <w:r>
          <w:rPr>
            <w:noProof/>
            <w:webHidden/>
          </w:rPr>
          <w:fldChar w:fldCharType="begin"/>
        </w:r>
        <w:r>
          <w:rPr>
            <w:noProof/>
            <w:webHidden/>
          </w:rPr>
          <w:instrText xml:space="preserve"> PAGEREF _Toc506151311 \h </w:instrText>
        </w:r>
        <w:r>
          <w:rPr>
            <w:noProof/>
            <w:webHidden/>
          </w:rPr>
        </w:r>
        <w:r>
          <w:rPr>
            <w:noProof/>
            <w:webHidden/>
          </w:rPr>
          <w:fldChar w:fldCharType="separate"/>
        </w:r>
        <w:r>
          <w:rPr>
            <w:noProof/>
            <w:webHidden/>
          </w:rPr>
          <w:t>45</w:t>
        </w:r>
        <w:r>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0" w:name="_Toc292350655"/>
      <w:r w:rsidR="00A92B4C">
        <w:rPr>
          <w:rStyle w:val="StyleVisiontextC00000000093E2DA0"/>
        </w:rPr>
        <w:br w:type="page"/>
      </w:r>
      <w:bookmarkStart w:id="1" w:name="_GoBack"/>
      <w:bookmarkEnd w:id="1"/>
    </w:p>
    <w:p w14:paraId="5C89D382" w14:textId="3BAB0220" w:rsidR="003040F9" w:rsidRDefault="003040F9" w:rsidP="003F4FA8">
      <w:pPr>
        <w:pStyle w:val="Heading1"/>
        <w:rPr>
          <w:rStyle w:val="StyleVisiontextC00000000093E2DA0"/>
        </w:rPr>
      </w:pPr>
      <w:bookmarkStart w:id="2" w:name="_Toc506151285"/>
      <w:r>
        <w:rPr>
          <w:rStyle w:val="StyleVisiontextC00000000093E2DA0"/>
        </w:rPr>
        <w:lastRenderedPageBreak/>
        <w:t>Change Log</w:t>
      </w:r>
      <w:bookmarkEnd w:id="2"/>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 xml:space="preserve">Statistical wording changes provided by Nancy </w:t>
            </w:r>
            <w:proofErr w:type="spellStart"/>
            <w:r>
              <w:rPr>
                <w:color w:val="808080"/>
              </w:rPr>
              <w:t>Obuchowski</w:t>
            </w:r>
            <w:proofErr w:type="spellEnd"/>
            <w:r>
              <w:rPr>
                <w:color w:val="808080"/>
              </w:rPr>
              <w:t>.</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3" w:name="_Toc488845886"/>
      <w:bookmarkStart w:id="4" w:name="_Toc506151286"/>
      <w:r>
        <w:lastRenderedPageBreak/>
        <w:t>Open Issues:</w:t>
      </w:r>
      <w:bookmarkEnd w:id="3"/>
      <w:bookmarkEnd w:id="4"/>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5" w:name="_Toc488845887"/>
      <w:bookmarkStart w:id="6" w:name="_Toc506151287"/>
      <w:r>
        <w:t>Closed Issues:</w:t>
      </w:r>
      <w:bookmarkEnd w:id="5"/>
      <w:bookmarkEnd w:id="6"/>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lastRenderedPageBreak/>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128F1F92"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w:t>
            </w:r>
            <w:proofErr w:type="spellStart"/>
            <w:r>
              <w:t>isotropically</w:t>
            </w:r>
            <w:proofErr w:type="spellEnd"/>
            <w:r>
              <w:t xml:space="preserve">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 xml:space="preserve">Submit issues and new suggestions/ideas to the QIBA Process </w:t>
            </w:r>
            <w:proofErr w:type="spellStart"/>
            <w:r>
              <w:rPr>
                <w:color w:val="808080" w:themeColor="background1" w:themeShade="80"/>
              </w:rPr>
              <w:t>Cmte</w:t>
            </w:r>
            <w:proofErr w:type="spellEnd"/>
            <w:r>
              <w:rPr>
                <w:color w:val="808080" w:themeColor="background1" w:themeShade="80"/>
              </w:rPr>
              <w:t>.</w:t>
            </w:r>
          </w:p>
        </w:tc>
      </w:tr>
    </w:tbl>
    <w:p w14:paraId="2A7D4F48" w14:textId="77777777" w:rsidR="003040F9" w:rsidRPr="00573061" w:rsidRDefault="003040F9" w:rsidP="00573061"/>
    <w:p w14:paraId="5F972233" w14:textId="77777777" w:rsidR="005D1D1C" w:rsidRDefault="005D1D1C">
      <w:pPr>
        <w:widowControl/>
        <w:autoSpaceDE/>
        <w:autoSpaceDN/>
        <w:adjustRightInd/>
        <w:rPr>
          <w:rStyle w:val="StyleVisiontextC00000000093E2DA0"/>
          <w:rFonts w:cs="Times New Roman"/>
          <w:b/>
          <w:sz w:val="36"/>
          <w:szCs w:val="20"/>
        </w:rPr>
      </w:pPr>
      <w:r>
        <w:rPr>
          <w:rStyle w:val="StyleVisiontextC00000000093E2DA0"/>
        </w:rPr>
        <w:br w:type="page"/>
      </w:r>
    </w:p>
    <w:p w14:paraId="32238B7C" w14:textId="2B89C6AA" w:rsidR="003F4FA8" w:rsidRPr="00D92917" w:rsidRDefault="003F4FA8" w:rsidP="003F4FA8">
      <w:pPr>
        <w:pStyle w:val="Heading1"/>
      </w:pPr>
      <w:bookmarkStart w:id="7" w:name="_Toc506151288"/>
      <w:r>
        <w:rPr>
          <w:rStyle w:val="StyleVisiontextC00000000093E2DA0"/>
        </w:rPr>
        <w:lastRenderedPageBreak/>
        <w:t>1</w:t>
      </w:r>
      <w:r w:rsidRPr="00D92917">
        <w:rPr>
          <w:rStyle w:val="StyleVisiontextC00000000093E2DA0"/>
        </w:rPr>
        <w:t xml:space="preserve">. </w:t>
      </w:r>
      <w:r>
        <w:rPr>
          <w:rStyle w:val="StyleVisiontextC00000000093E2DA0"/>
        </w:rPr>
        <w:t>Executive Summary</w:t>
      </w:r>
      <w:bookmarkEnd w:id="7"/>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0DB1BEC6" w:rsidR="00AA0C5E" w:rsidRDefault="00900B5E" w:rsidP="00251DE2">
      <w:pPr>
        <w:pStyle w:val="BodyText"/>
      </w:pPr>
      <w:r>
        <w:t>This QIBA Profile (</w:t>
      </w:r>
      <w:r w:rsidR="005D1D1C">
        <w:t xml:space="preserve">Small </w:t>
      </w:r>
      <w:r>
        <w:t xml:space="preserve">Lung Nodule Volume Assessment and Monitoring in Low Dose CT Screening) addresses the accuracy and precision of quantitative CT </w:t>
      </w:r>
      <w:proofErr w:type="spellStart"/>
      <w:r>
        <w:t>volumetry</w:t>
      </w:r>
      <w:proofErr w:type="spellEnd"/>
      <w:r>
        <w:t xml:space="preserve"> as applied to solid lung nodules of 6-1</w:t>
      </w:r>
      <w:r w:rsidR="006D347A">
        <w:t>0</w:t>
      </w:r>
      <w:r>
        <w:t xml:space="preserve">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57DC2379" w14:textId="50C4A821" w:rsidR="005D1D1C" w:rsidRDefault="00D03104" w:rsidP="00251DE2">
      <w:pPr>
        <w:pStyle w:val="BodyText"/>
      </w:pPr>
      <w:r w:rsidRPr="001379C3">
        <w:t>Two sets of c</w:t>
      </w:r>
      <w:r w:rsidR="0009460E">
        <w:t>laims are provided within this P</w:t>
      </w:r>
      <w:r w:rsidRPr="001379C3">
        <w:t xml:space="preserve">rofile. </w:t>
      </w:r>
      <w:r>
        <w:t xml:space="preserve">The first claim establishes 95% confidence intervals for volumetric measurement of solid lung nodules </w:t>
      </w:r>
      <w:r w:rsidR="005D1D1C">
        <w:t>for each different millimeter in diameter from 6-10 mm as this is the size range for baseline measurements.</w:t>
      </w:r>
    </w:p>
    <w:p w14:paraId="10308A8D" w14:textId="2372DDCB" w:rsidR="00EA6172" w:rsidRPr="001379C3" w:rsidRDefault="00D03104" w:rsidP="00251DE2">
      <w:pPr>
        <w:pStyle w:val="BodyText"/>
      </w:pPr>
      <w:r>
        <w:t xml:space="preserve">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exhibit</w:t>
      </w:r>
      <w:r w:rsidR="000A5272">
        <w:t>ed</w:t>
      </w:r>
      <w:r w:rsidR="009F025A">
        <w:t xml:space="preserve"> true change. In addition, the second claim also provides guidance on the 95% confidence interval for a volumetric size change measurement, again based on the size of the nodule at </w:t>
      </w:r>
      <w:proofErr w:type="gramStart"/>
      <w:r w:rsidR="009F025A">
        <w:t>two time</w:t>
      </w:r>
      <w:proofErr w:type="gramEnd"/>
      <w:r w:rsidR="009F025A">
        <w:t xml:space="preserve"> points.</w:t>
      </w:r>
    </w:p>
    <w:p w14:paraId="7663E731" w14:textId="71D09805" w:rsidR="00AA0C5E" w:rsidRPr="00AA0C5E" w:rsidRDefault="00AA0C5E" w:rsidP="00AA0C5E">
      <w:pPr>
        <w:spacing w:after="160"/>
      </w:pPr>
      <w:r w:rsidRPr="00AA0C5E">
        <w:t xml:space="preserve">This document is intended to help clinicians </w:t>
      </w:r>
      <w:r w:rsidR="005D1D1C">
        <w:t xml:space="preserve">reliably measure pulmonary nodule volume as an imaging biomarker, </w:t>
      </w:r>
      <w:r w:rsidRPr="00AA0C5E">
        <w:t>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7DDFDBB6" w14:textId="0FB67A2F" w:rsidR="005D1D1C" w:rsidRPr="005D1D1C" w:rsidRDefault="005D1D1C" w:rsidP="00AF472F">
      <w:pPr>
        <w:spacing w:after="120"/>
        <w:rPr>
          <w:rFonts w:cs="Times New Roman"/>
          <w:szCs w:val="20"/>
        </w:rPr>
      </w:pPr>
      <w:r>
        <w:t>This Profile document includes a conformance test that can be performed with a precision engineered phantom designed to test the fundamental imaging performance characteristics of the CT scanner to be used at a clinical site. The steps to perform the conformance test are described in the Profile and can determine if the site scanner is functioning at a level that would be capable of measuring with accuracy sufficient to meet the requirements of the Profile claim.</w:t>
      </w:r>
    </w:p>
    <w:p w14:paraId="11D40B0A" w14:textId="45DE57EC"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8" w:name="_Toc506151289"/>
      <w:r>
        <w:rPr>
          <w:rStyle w:val="StyleVisiontextC00000000093E2DA0"/>
        </w:rPr>
        <w:lastRenderedPageBreak/>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8"/>
    </w:p>
    <w:p w14:paraId="46562804" w14:textId="77777777" w:rsidR="00CB28EA" w:rsidRPr="00CB28EA" w:rsidRDefault="00CB28EA" w:rsidP="00CB28EA">
      <w:bookmarkStart w:id="9" w:name="_Toc382939237"/>
      <w:bookmarkStart w:id="10" w:name="_Toc382939108"/>
      <w:bookmarkStart w:id="11"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189DA6C"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w:t>
      </w:r>
      <w:r w:rsidR="00EC056F">
        <w:rPr>
          <w:rStyle w:val="StyleVisioncontentC0000000007015870"/>
          <w:i w:val="0"/>
          <w:color w:val="auto"/>
        </w:rPr>
        <w:t>0</w:t>
      </w:r>
      <w:r w:rsidR="001E0693" w:rsidRPr="00CB7EAE">
        <w:rPr>
          <w:rStyle w:val="StyleVisioncontentC0000000007015870"/>
          <w:i w:val="0"/>
          <w:color w:val="auto"/>
        </w:rPr>
        <w:t xml:space="preserve">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w:t>
      </w:r>
      <w:r w:rsidR="00EC056F">
        <w:t>0</w:t>
      </w:r>
      <w:r w:rsidR="001E0693" w:rsidRPr="00CB7EAE">
        <w:t xml:space="preserve"> mm (volume ≥</w:t>
      </w:r>
      <w:r w:rsidR="00410869">
        <w:t xml:space="preserve"> </w:t>
      </w:r>
      <w:r w:rsidR="00EC056F">
        <w:t>524</w:t>
      </w:r>
      <w:r w:rsidR="001E0693" w:rsidRPr="00CB7EAE">
        <w:t xml:space="preserve">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12" w:name="_Toc429645347"/>
      <w:bookmarkStart w:id="13" w:name="_Toc434737354"/>
      <w:bookmarkStart w:id="14" w:name="_Toc434737457"/>
      <w:bookmarkStart w:id="15" w:name="_Toc447440652"/>
      <w:bookmarkStart w:id="16" w:name="_Toc449880232"/>
      <w:bookmarkStart w:id="17" w:name="_Toc449881274"/>
      <w:bookmarkStart w:id="18" w:name="_Toc449881514"/>
      <w:bookmarkStart w:id="19" w:name="_Toc449881604"/>
      <w:bookmarkStart w:id="20"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12"/>
      <w:bookmarkEnd w:id="13"/>
      <w:bookmarkEnd w:id="14"/>
      <w:bookmarkEnd w:id="15"/>
      <w:bookmarkEnd w:id="16"/>
      <w:bookmarkEnd w:id="17"/>
      <w:bookmarkEnd w:id="18"/>
      <w:bookmarkEnd w:id="19"/>
      <w:bookmarkEnd w:id="20"/>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w:t>
      </w:r>
      <w:proofErr w:type="gramStart"/>
      <w:r w:rsidR="00BC3D18" w:rsidRPr="00DB4927">
        <w:rPr>
          <w:b/>
          <w:sz w:val="26"/>
          <w:szCs w:val="26"/>
        </w:rPr>
        <w:t>two time</w:t>
      </w:r>
      <w:proofErr w:type="gramEnd"/>
      <w:r w:rsidR="00BC3D18" w:rsidRPr="00DB4927">
        <w:rPr>
          <w:b/>
          <w:sz w:val="26"/>
          <w:szCs w:val="26"/>
        </w:rPr>
        <w:t xml:space="preserv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608D439D"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w:t>
      </w:r>
      <w:r w:rsidR="00EC056F">
        <w:rPr>
          <w:b/>
          <w:bCs/>
          <w:color w:val="000000"/>
        </w:rPr>
        <w:t>0</w:t>
      </w:r>
      <w:r w:rsidRPr="00BC3D18">
        <w:rPr>
          <w:b/>
          <w:bCs/>
          <w:color w:val="000000"/>
        </w:rPr>
        <w:t xml:space="preserve"> mm (volume 905 mm3) at the </w:t>
      </w:r>
      <w:proofErr w:type="gramStart"/>
      <w:r w:rsidRPr="00BC3D18">
        <w:rPr>
          <w:b/>
          <w:bCs/>
          <w:color w:val="000000"/>
        </w:rPr>
        <w:t>first time</w:t>
      </w:r>
      <w:proofErr w:type="gramEnd"/>
      <w:r w:rsidRPr="00BC3D18">
        <w:rPr>
          <w:b/>
          <w:bCs/>
          <w:color w:val="000000"/>
        </w:rPr>
        <w:t xml:space="preserv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5ACFA533" w:rsidR="00511F61" w:rsidRDefault="00511F61" w:rsidP="00A96065">
            <w:pPr>
              <w:pStyle w:val="3"/>
              <w:spacing w:before="0" w:after="0"/>
              <w:jc w:val="center"/>
              <w:rPr>
                <w:b/>
              </w:rPr>
            </w:pPr>
            <w:r>
              <w:rPr>
                <w:b/>
              </w:rPr>
              <w:t>95% CI Limits (</w:t>
            </w:r>
            <w:r w:rsidR="00DA5025">
              <w:rPr>
                <w:rStyle w:val="StyleVisiontextC000000000969C320"/>
              </w:rPr>
              <w:t>mm</w:t>
            </w:r>
            <w:r w:rsidR="00DA5025" w:rsidRPr="005026F3">
              <w:rPr>
                <w:rStyle w:val="StyleVisiontextC000000000969C320"/>
                <w:vertAlign w:val="superscript"/>
              </w:rPr>
              <w:t>3</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6B018C5C" w:rsidR="00511F61" w:rsidRPr="00B501E2" w:rsidRDefault="00511F61" w:rsidP="00A96065">
            <w:pPr>
              <w:pStyle w:val="3"/>
              <w:spacing w:before="0" w:after="0"/>
              <w:jc w:val="center"/>
            </w:pPr>
            <w:r w:rsidRPr="00B501E2">
              <w:rPr>
                <w:rStyle w:val="StyleVisiontextC000000000969C320"/>
                <w:sz w:val="26"/>
                <w:szCs w:val="26"/>
              </w:rPr>
              <w:t xml:space="preserve">± </w:t>
            </w:r>
            <w:r w:rsidR="00FF1B39">
              <w:t>64</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572A8C6"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69</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0AC17772"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00</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3B0FF6C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20</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6E7B0A21"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44</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01408C0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6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64F987F2" w:rsidR="00511F61" w:rsidRPr="00B501E2" w:rsidRDefault="00511F61" w:rsidP="00A96065">
            <w:pPr>
              <w:pStyle w:val="3"/>
              <w:spacing w:before="0" w:after="0"/>
              <w:jc w:val="center"/>
            </w:pPr>
            <w:r w:rsidRPr="00B501E2">
              <w:rPr>
                <w:rStyle w:val="StyleVisiontextC000000000969C320"/>
                <w:sz w:val="26"/>
                <w:szCs w:val="26"/>
              </w:rPr>
              <w:t xml:space="preserve">± </w:t>
            </w:r>
            <w:r w:rsidR="00366FCD">
              <w:t>195</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lastRenderedPageBreak/>
        <w:t>Discussion</w:t>
      </w:r>
    </w:p>
    <w:p w14:paraId="2BFBCB1E" w14:textId="35F8689B"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 </w:instrTex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DATA </w:instrText>
      </w:r>
      <w:r w:rsidR="00155AC1">
        <w:fldChar w:fldCharType="end"/>
      </w:r>
      <w:r w:rsidR="00155AC1">
        <w:fldChar w:fldCharType="separate"/>
      </w:r>
      <w:r w:rsidR="00155AC1">
        <w:rPr>
          <w:noProof/>
        </w:rPr>
        <w:t>(1)</w:t>
      </w:r>
      <w:r w:rsidR="00155AC1">
        <w:fldChar w:fldCharType="end"/>
      </w:r>
      <w:r>
        <w:t xml:space="preserve"> and reduced mortality </w:t>
      </w:r>
      <w:r w:rsidR="00155AC1">
        <w:fldChar w:fldCharType="begin"/>
      </w:r>
      <w:r w:rsidR="00155AC1">
        <w:instrText xml:space="preserve"> ADDIN EN.CITE &lt;EndNote&gt;&lt;Cite&gt;&lt;Author&gt;Aberle&lt;/Author&gt;&lt;Year&gt;2011&lt;/Year&gt;&lt;RecNum&gt;2043&lt;/RecNum&gt;&lt;DisplayText&gt;(2)&lt;/DisplayText&gt;&lt;record&gt;&lt;rec-number&gt;2043&lt;/rec-number&gt;&lt;foreign-keys&gt;&lt;key app="EN" db-id="wva5zvttcsfpdted5p0vwdw8at2599sftxdf" timestamp="0"&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155AC1">
        <w:fldChar w:fldCharType="separate"/>
      </w:r>
      <w:r w:rsidR="00155AC1">
        <w:rPr>
          <w:noProof/>
        </w:rPr>
        <w:t>(2)</w:t>
      </w:r>
      <w:r w:rsidR="00155AC1">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 </w:instrTex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DATA </w:instrText>
      </w:r>
      <w:r w:rsidR="00155AC1">
        <w:fldChar w:fldCharType="end"/>
      </w:r>
      <w:r w:rsidR="00155AC1">
        <w:fldChar w:fldCharType="separate"/>
      </w:r>
      <w:r w:rsidR="00155AC1">
        <w:rPr>
          <w:noProof/>
        </w:rPr>
        <w:t>(3-9)</w:t>
      </w:r>
      <w:r w:rsidR="00155AC1">
        <w:fldChar w:fldCharType="end"/>
      </w:r>
      <w:r>
        <w:t>,</w:t>
      </w:r>
      <w:r w:rsidRPr="00D92917">
        <w:t xml:space="preserve"> </w:t>
      </w:r>
      <w:r>
        <w:t>and many</w:t>
      </w:r>
      <w:r w:rsidRPr="00D92917">
        <w:t xml:space="preserve"> studies have </w:t>
      </w:r>
      <w:r>
        <w:t xml:space="preserve">explored the accuracy in phantoms </w: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 </w:instrTex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DATA </w:instrText>
      </w:r>
      <w:r w:rsidR="00155AC1">
        <w:fldChar w:fldCharType="end"/>
      </w:r>
      <w:r w:rsidR="00155AC1">
        <w:fldChar w:fldCharType="separate"/>
      </w:r>
      <w:r w:rsidR="00155AC1">
        <w:rPr>
          <w:noProof/>
        </w:rPr>
        <w:t>(10-18)</w:t>
      </w:r>
      <w:r w:rsidR="00155AC1">
        <w:fldChar w:fldCharType="end"/>
      </w:r>
      <w:r>
        <w:t xml:space="preserve"> and the in vivo </w:t>
      </w:r>
      <w:r w:rsidRPr="00547F69">
        <w:t xml:space="preserve">precision </w: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 </w:instrTex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DATA </w:instrText>
      </w:r>
      <w:r w:rsidR="00155AC1">
        <w:fldChar w:fldCharType="end"/>
      </w:r>
      <w:r w:rsidR="00155AC1">
        <w:fldChar w:fldCharType="separate"/>
      </w:r>
      <w:r w:rsidR="00155AC1">
        <w:rPr>
          <w:noProof/>
        </w:rPr>
        <w:t>(19-25)</w:t>
      </w:r>
      <w:r w:rsidR="00155AC1">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2667CAD5"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A838EA">
        <w:t>0</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9"/>
    <w:bookmarkEnd w:id="10"/>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lastRenderedPageBreak/>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0CC99A96"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w:t>
      </w:r>
      <w:proofErr w:type="gramStart"/>
      <w:r>
        <w:rPr>
          <w:bCs/>
          <w:color w:val="000000"/>
        </w:rPr>
        <w:t>two time</w:t>
      </w:r>
      <w:proofErr w:type="gramEnd"/>
      <w:r>
        <w:rPr>
          <w:bCs/>
          <w:color w:val="000000"/>
        </w:rPr>
        <w:t xml:space="preserv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t>
      </w:r>
      <w:proofErr w:type="gramStart"/>
      <w:r>
        <w:t>web based</w:t>
      </w:r>
      <w:proofErr w:type="gramEnd"/>
      <w:r>
        <w:t xml:space="preserve">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21" w:name="_Toc506151290"/>
      <w:r>
        <w:rPr>
          <w:rStyle w:val="StyleVisiontextC000000000969D500"/>
        </w:rPr>
        <w:lastRenderedPageBreak/>
        <w:t>3</w:t>
      </w:r>
      <w:r w:rsidR="003B5586" w:rsidRPr="00D92917">
        <w:rPr>
          <w:rStyle w:val="StyleVisiontextC000000000969D500"/>
        </w:rPr>
        <w:t xml:space="preserve">. Profile </w:t>
      </w:r>
      <w:bookmarkEnd w:id="11"/>
      <w:r w:rsidR="00E715D9">
        <w:rPr>
          <w:rStyle w:val="StyleVisiontextC000000000969D500"/>
        </w:rPr>
        <w:t>Activities</w:t>
      </w:r>
      <w:bookmarkEnd w:id="21"/>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lastRenderedPageBreak/>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5D1D1C" w:rsidRDefault="005D1D1C">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5D1D1C" w:rsidRDefault="005D1D1C">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5D1D1C" w:rsidRDefault="005D1D1C">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5D1D1C" w:rsidRDefault="005D1D1C">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5D1D1C" w:rsidRDefault="005D1D1C">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5D1D1C" w:rsidRDefault="005D1D1C">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5D1D1C" w:rsidRDefault="005D1D1C">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5D1D1C" w:rsidRDefault="005D1D1C">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5D1D1C" w:rsidRDefault="005D1D1C">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5D1D1C" w:rsidRDefault="005D1D1C">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5D1D1C" w:rsidRDefault="005D1D1C">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5D1D1C" w:rsidRDefault="005D1D1C">
                              <w:r>
                                <w:rPr>
                                  <w:rFonts w:ascii="Arial" w:hAnsi="Arial" w:cs="Arial"/>
                                  <w:i/>
                                  <w:iCs/>
                                  <w:color w:val="000000"/>
                                  <w:sz w:val="18"/>
                                  <w:szCs w:val="18"/>
                                </w:rPr>
                                <w:t xml:space="preserve">Obtain images at </w:t>
                              </w:r>
                              <w:proofErr w:type="gramStart"/>
                              <w:r>
                                <w:rPr>
                                  <w:rFonts w:ascii="Arial" w:hAnsi="Arial" w:cs="Arial"/>
                                  <w:i/>
                                  <w:iCs/>
                                  <w:color w:val="000000"/>
                                  <w:sz w:val="18"/>
                                  <w:szCs w:val="18"/>
                                </w:rPr>
                                <w:t>2 time</w:t>
                              </w:r>
                              <w:proofErr w:type="gramEnd"/>
                              <w:r>
                                <w:rPr>
                                  <w:rFonts w:ascii="Arial" w:hAnsi="Arial" w:cs="Arial"/>
                                  <w:i/>
                                  <w:iCs/>
                                  <w:color w:val="000000"/>
                                  <w:sz w:val="18"/>
                                  <w:szCs w:val="18"/>
                                </w:rPr>
                                <w:t xml:space="preserv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5D1D1C" w:rsidRDefault="005D1D1C"/>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5D1D1C" w:rsidRDefault="005D1D1C">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5D1D1C" w:rsidRDefault="005D1D1C">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5D1D1C" w:rsidRDefault="005D1D1C">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5D1D1C" w:rsidRDefault="005D1D1C">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5D1D1C" w:rsidRDefault="005D1D1C">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5D1D1C" w:rsidRDefault="005D1D1C">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5D1D1C" w:rsidRDefault="005D1D1C">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5D1D1C" w:rsidRDefault="005D1D1C">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5D1D1C" w:rsidRDefault="005D1D1C">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5D1D1C" w:rsidRDefault="005D1D1C">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5D1D1C" w:rsidRDefault="005D1D1C">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5D1D1C" w:rsidRDefault="005D1D1C">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5D1D1C" w:rsidRDefault="005D1D1C">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5D1D1C" w:rsidRDefault="005D1D1C">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5D1D1C" w:rsidRDefault="005D1D1C">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5D1D1C" w:rsidRDefault="005D1D1C">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5D1D1C" w:rsidRDefault="005D1D1C">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5D1D1C" w:rsidRDefault="005D1D1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5D1D1C" w:rsidRDefault="005D1D1C">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5D1D1C" w:rsidRDefault="005D1D1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5D1D1C" w:rsidRDefault="005D1D1C">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5D1D1C" w:rsidRDefault="005D1D1C">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5D1D1C" w:rsidRDefault="005D1D1C">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5D1D1C" w:rsidRDefault="005D1D1C">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5D1D1C" w:rsidRDefault="005D1D1C">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5D1D1C" w:rsidRDefault="005D1D1C">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5D1D1C" w:rsidRDefault="005D1D1C">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5D1D1C" w:rsidRDefault="005D1D1C">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5D1D1C" w:rsidRDefault="005D1D1C">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5D1D1C" w:rsidRDefault="005D1D1C">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5D1D1C" w:rsidRDefault="005D1D1C">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5D1D1C" w:rsidRDefault="005D1D1C">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5D1D1C" w:rsidRDefault="005D1D1C">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5D1D1C" w:rsidRDefault="005D1D1C">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5D1D1C" w:rsidRDefault="005D1D1C">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5D1D1C" w:rsidRDefault="005D1D1C">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2"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5D1D1C" w:rsidRDefault="005D1D1C">
                        <w:r>
                          <w:rPr>
                            <w:rFonts w:ascii="Arial" w:hAnsi="Arial" w:cs="Arial"/>
                            <w:i/>
                            <w:iCs/>
                            <w:color w:val="000000"/>
                            <w:sz w:val="18"/>
                            <w:szCs w:val="18"/>
                          </w:rPr>
                          <w:t xml:space="preserve">Obtain images at </w:t>
                        </w:r>
                        <w:proofErr w:type="gramStart"/>
                        <w:r>
                          <w:rPr>
                            <w:rFonts w:ascii="Arial" w:hAnsi="Arial" w:cs="Arial"/>
                            <w:i/>
                            <w:iCs/>
                            <w:color w:val="000000"/>
                            <w:sz w:val="18"/>
                            <w:szCs w:val="18"/>
                          </w:rPr>
                          <w:t>2 time</w:t>
                        </w:r>
                        <w:proofErr w:type="gramEnd"/>
                        <w:r>
                          <w:rPr>
                            <w:rFonts w:ascii="Arial" w:hAnsi="Arial" w:cs="Arial"/>
                            <w:i/>
                            <w:iCs/>
                            <w:color w:val="000000"/>
                            <w:sz w:val="18"/>
                            <w:szCs w:val="18"/>
                          </w:rPr>
                          <w:t xml:space="preserv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5D1D1C" w:rsidRDefault="005D1D1C"/>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5D1D1C" w:rsidRDefault="005D1D1C">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5D1D1C" w:rsidRDefault="005D1D1C">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5D1D1C" w:rsidRDefault="005D1D1C">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5D1D1C" w:rsidRDefault="005D1D1C">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5D1D1C" w:rsidRDefault="005D1D1C">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5D1D1C" w:rsidRDefault="005D1D1C">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5D1D1C" w:rsidRDefault="005D1D1C">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5D1D1C" w:rsidRDefault="005D1D1C">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5D1D1C" w:rsidRDefault="005D1D1C">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5D1D1C" w:rsidRDefault="005D1D1C">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5D1D1C" w:rsidRDefault="005D1D1C">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5D1D1C" w:rsidRDefault="005D1D1C">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5D1D1C" w:rsidRDefault="005D1D1C">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5D1D1C" w:rsidRDefault="005D1D1C">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5D1D1C" w:rsidRDefault="005D1D1C">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5D1D1C" w:rsidRDefault="005D1D1C">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5D1D1C" w:rsidRDefault="005D1D1C">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5D1D1C" w:rsidRDefault="005D1D1C">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5D1D1C" w:rsidRDefault="005D1D1C">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5D1D1C" w:rsidRDefault="005D1D1C">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5D1D1C" w:rsidRDefault="005D1D1C">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5D1D1C" w:rsidRDefault="005D1D1C">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5D1D1C" w:rsidRDefault="005D1D1C">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5D1D1C" w:rsidRDefault="005D1D1C">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5D1D1C" w:rsidRDefault="005D1D1C">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5D1D1C" w:rsidRDefault="005D1D1C">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5D1D1C" w:rsidRDefault="005D1D1C">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5D1D1C" w:rsidRDefault="005D1D1C">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5D1D1C" w:rsidRDefault="005D1D1C">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fldSimple w:instr=" SEQ Figure \* ARABIC ">
        <w:r w:rsidR="00EA59FF">
          <w:rPr>
            <w:noProof/>
          </w:rPr>
          <w:t>1</w:t>
        </w:r>
      </w:fldSimple>
      <w:r>
        <w:t xml:space="preserve">: </w:t>
      </w:r>
      <w:r w:rsidR="00380279">
        <w:t xml:space="preserve">CT Tumor </w:t>
      </w:r>
      <w:proofErr w:type="spellStart"/>
      <w:r w:rsidR="00380279">
        <w:t>Volumetry</w:t>
      </w:r>
      <w:proofErr w:type="spellEnd"/>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proofErr w:type="gramStart"/>
      <w:r w:rsidR="007D09DC">
        <w:t xml:space="preserve">one </w:t>
      </w:r>
      <w:r w:rsidR="000E6A59">
        <w:t>or mor</w:t>
      </w:r>
      <w:r w:rsidR="007738DA">
        <w:t>e</w:t>
      </w:r>
      <w:r w:rsidR="000E6A59">
        <w:t xml:space="preserve"> </w:t>
      </w:r>
      <w:r>
        <w:t>time</w:t>
      </w:r>
      <w:proofErr w:type="gramEnd"/>
      <w:r>
        <w:t xml:space="preserve"> points.  Image analysis assess</w:t>
      </w:r>
      <w:r w:rsidR="000E6A59">
        <w:t>es</w:t>
      </w:r>
      <w:r>
        <w:t xml:space="preserve"> the degree of change </w:t>
      </w:r>
      <w:r w:rsidR="000E6A59">
        <w:t xml:space="preserve">between </w:t>
      </w:r>
      <w:proofErr w:type="gramStart"/>
      <w:r w:rsidR="000E6A59">
        <w:t>two time</w:t>
      </w:r>
      <w:proofErr w:type="gramEnd"/>
      <w:r w:rsidR="000E6A59">
        <w:t xml:space="preserv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 xml:space="preserve">When expressed as a percentage, volume change is the difference in volume between the </w:t>
      </w:r>
      <w:proofErr w:type="gramStart"/>
      <w:r w:rsidR="00271E37" w:rsidRPr="00271E37">
        <w:t>two time</w:t>
      </w:r>
      <w:proofErr w:type="gramEnd"/>
      <w:r w:rsidR="00271E37" w:rsidRPr="00271E37">
        <w:t xml:space="preserv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2"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w:t>
      </w:r>
      <w:r>
        <w:lastRenderedPageBreak/>
        <w:t xml:space="preserve">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23" w:name="_Toc462669719"/>
      <w:bookmarkStart w:id="24" w:name="_Toc506151291"/>
      <w:r>
        <w:rPr>
          <w:rStyle w:val="StyleVisiontextC00000000096B03D0"/>
        </w:rPr>
        <w:t>3.1. Product Validation</w:t>
      </w:r>
      <w:bookmarkEnd w:id="23"/>
      <w:bookmarkEnd w:id="24"/>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5" w:name="_Toc462669720"/>
      <w:r w:rsidRPr="00E63048">
        <w:rPr>
          <w:rStyle w:val="SubtleReference"/>
          <w:smallCaps w:val="0"/>
          <w:color w:val="auto"/>
        </w:rPr>
        <w:t>3.1.1 Discussion</w:t>
      </w:r>
      <w:bookmarkEnd w:id="25"/>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037CCFE"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w:t>
      </w:r>
      <w:proofErr w:type="spellStart"/>
      <w:r w:rsidR="008860D4">
        <w:rPr>
          <w:rStyle w:val="StyleVisionparagraphC0000000009736A60-contentC0000000009731CD0"/>
          <w:i w:val="0"/>
          <w:color w:val="auto"/>
        </w:rPr>
        <w:t>volumetry</w:t>
      </w:r>
      <w:proofErr w:type="spellEnd"/>
      <w:r w:rsidR="008860D4">
        <w:rPr>
          <w:rStyle w:val="StyleVisionparagraphC0000000009736A60-contentC0000000009731CD0"/>
          <w:i w:val="0"/>
          <w:color w:val="auto"/>
        </w:rPr>
        <w:t xml:space="preserve"> in some patients</w:t>
      </w:r>
      <w:r w:rsidR="00C024C2">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26)</w:t>
      </w:r>
      <w:r w:rsidR="00155AC1">
        <w:rPr>
          <w:rStyle w:val="StyleVisionparagraphC0000000009736A60-contentC0000000009731CD0"/>
          <w:i w:val="0"/>
          <w:color w:val="auto"/>
        </w:rPr>
        <w:fldChar w:fldCharType="end"/>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 xml:space="preserve">Published investigations have demonstrated the accuracy of CT nodule </w:t>
      </w:r>
      <w:proofErr w:type="spellStart"/>
      <w:r>
        <w:rPr>
          <w:rStyle w:val="StyleVisionparagraphC0000000009736A60-contentC0000000009731CD0"/>
          <w:i w:val="0"/>
          <w:color w:val="auto"/>
        </w:rPr>
        <w:t>volumetry</w:t>
      </w:r>
      <w:proofErr w:type="spellEnd"/>
      <w:r>
        <w:rPr>
          <w:rStyle w:val="StyleVisionparagraphC0000000009736A60-contentC0000000009731CD0"/>
          <w:i w:val="0"/>
          <w:color w:val="auto"/>
        </w:rPr>
        <w:t xml:space="preserve">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6" w:name="_Toc462669721"/>
      <w:r>
        <w:t>3.1</w:t>
      </w:r>
      <w:r w:rsidRPr="00743D40">
        <w:t>.2 Specification</w:t>
      </w:r>
      <w:bookmarkEnd w:id="2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proofErr w:type="gramStart"/>
            <w:r w:rsidRPr="00683771">
              <w:rPr>
                <w:rStyle w:val="StyleVisiontablecellC00000000097372A0-contentC0000000009732010"/>
                <w:i w:val="0"/>
                <w:color w:val="auto"/>
              </w:rPr>
              <w:t>Acquisition  Device</w:t>
            </w:r>
            <w:proofErr w:type="gramEnd"/>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lastRenderedPageBreak/>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lastRenderedPageBreak/>
              <w:t xml:space="preserve">Shall present </w:t>
            </w:r>
            <w:r w:rsidRPr="00C07E3A">
              <w:rPr>
                <w:rStyle w:val="StyleVisiontablecellC0000000009814140-contentC00000000098201D0"/>
                <w:i w:val="0"/>
                <w:color w:val="auto"/>
              </w:rPr>
              <w:t xml:space="preserve">Images from both time points side-by-side for </w:t>
            </w:r>
            <w:r w:rsidRPr="00C07E3A">
              <w:rPr>
                <w:rStyle w:val="StyleVisiontablecellC0000000009814140-contentC00000000098201D0"/>
                <w:i w:val="0"/>
                <w:color w:val="auto"/>
              </w:rPr>
              <w:lastRenderedPageBreak/>
              <w:t>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lastRenderedPageBreak/>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w:t>
            </w:r>
            <w:proofErr w:type="gramStart"/>
            <w:r w:rsidRPr="00570358">
              <w:rPr>
                <w:rStyle w:val="StyleVisiontablecellC0000000009814140-contentC00000000098201D0"/>
                <w:i w:val="0"/>
                <w:color w:val="auto"/>
              </w:rPr>
              <w:t>two time</w:t>
            </w:r>
            <w:proofErr w:type="gramEnd"/>
            <w:r w:rsidRPr="00570358">
              <w:rPr>
                <w:rStyle w:val="StyleVisiontablecellC0000000009814140-contentC00000000098201D0"/>
                <w:i w:val="0"/>
                <w:color w:val="auto"/>
              </w:rPr>
              <w:t xml:space="preserv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7" w:name="_Toc462669722"/>
      <w:bookmarkStart w:id="28" w:name="_Toc506151292"/>
      <w:r>
        <w:rPr>
          <w:rStyle w:val="StyleVisiontextC00000000096B03D0"/>
        </w:rPr>
        <w:t>3.2. Staff Qualification</w:t>
      </w:r>
      <w:bookmarkEnd w:id="27"/>
      <w:bookmarkEnd w:id="2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9" w:name="_Toc462669723"/>
      <w:r w:rsidRPr="00E63048">
        <w:rPr>
          <w:rStyle w:val="SubtleReference"/>
          <w:smallCaps w:val="0"/>
          <w:color w:val="auto"/>
        </w:rPr>
        <w:t>3.2.1 Discussion</w:t>
      </w:r>
      <w:bookmarkEnd w:id="2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30" w:name="_Toc462669724"/>
      <w:r>
        <w:t>3.2</w:t>
      </w:r>
      <w:r w:rsidRPr="00743D40">
        <w:t>.2 Specification</w:t>
      </w:r>
      <w:bookmarkEnd w:id="3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 xml:space="preserve">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w:t>
            </w:r>
            <w:r w:rsidRPr="00E63048">
              <w:rPr>
                <w:rStyle w:val="StyleVisiontablecellC0000000009814140-contentC00000000098201D0"/>
                <w:i w:val="0"/>
                <w:color w:val="auto"/>
              </w:rPr>
              <w:lastRenderedPageBreak/>
              <w:t>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lastRenderedPageBreak/>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1" w:name="_Toc438038785"/>
      <w:bookmarkStart w:id="32" w:name="_Toc506151293"/>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1"/>
      <w:r w:rsidR="00DB06ED">
        <w:t>ssurance</w:t>
      </w:r>
      <w:bookmarkEnd w:id="3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3" w:name="_Toc438038786"/>
      <w:r w:rsidRPr="00BC0B87">
        <w:t>3.3.1 Discussion</w:t>
      </w:r>
      <w:bookmarkEnd w:id="3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 xml:space="preserve">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w:t>
      </w:r>
      <w:proofErr w:type="spellStart"/>
      <w:r>
        <w:t>volumetry</w:t>
      </w:r>
      <w:proofErr w:type="spellEnd"/>
      <w:r>
        <w:t xml:space="preserve"> in lung cancer screening will be addressed in subsequent versions of this Profile.</w:t>
      </w:r>
    </w:p>
    <w:p w14:paraId="1EF12586" w14:textId="09A9088A" w:rsidR="00F05EAD" w:rsidRPr="00BC0B87" w:rsidRDefault="00F05EAD">
      <w:pPr>
        <w:pStyle w:val="Heading3"/>
      </w:pPr>
      <w:r>
        <w:lastRenderedPageBreak/>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4" w:name="_Toc462669728"/>
      <w:bookmarkStart w:id="35" w:name="_Toc506151294"/>
      <w:r>
        <w:rPr>
          <w:rStyle w:val="StyleVisiontextC00000000096B03D0"/>
        </w:rPr>
        <w:t>3.4. Protocol Design</w:t>
      </w:r>
      <w:bookmarkEnd w:id="34"/>
      <w:bookmarkEnd w:id="35"/>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6" w:name="_Toc462669729"/>
      <w:r w:rsidRPr="00FC4701">
        <w:rPr>
          <w:rStyle w:val="SubtleReference"/>
          <w:smallCaps w:val="0"/>
          <w:color w:val="auto"/>
        </w:rPr>
        <w:t>3.4.1 Discussion</w:t>
      </w:r>
      <w:bookmarkEnd w:id="36"/>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30520BA9" w:rsidR="00FC4701" w:rsidRPr="00FC4701" w:rsidRDefault="00FC4701" w:rsidP="00FC4701">
      <w:pPr>
        <w:pStyle w:val="BodyText"/>
      </w:pPr>
      <w:r w:rsidRPr="00FC4701">
        <w:rPr>
          <w:rStyle w:val="StyleVisioncontentC0000000009723E70"/>
          <w:i w:val="0"/>
          <w:color w:val="auto"/>
        </w:rPr>
        <w:t>The appr</w:t>
      </w:r>
      <w:r w:rsidR="00C4392D">
        <w:rPr>
          <w:rStyle w:val="StyleVisioncontentC0000000009723E70"/>
          <w:i w:val="0"/>
          <w:color w:val="auto"/>
        </w:rPr>
        <w:t>oach of the specifications here</w:t>
      </w:r>
      <w:r w:rsidRPr="00FC4701">
        <w:rPr>
          <w:rStyle w:val="StyleVisioncontentC0000000009723E70"/>
          <w:i w:val="0"/>
          <w:color w:val="auto"/>
        </w:rPr>
        <w:t xml:space="preserv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C4701">
        <w:rPr>
          <w:rStyle w:val="StyleVisioncontentC0000000009723E70"/>
          <w:i w:val="0"/>
          <w:color w:val="auto"/>
        </w:rPr>
        <w:t>mAs</w:t>
      </w:r>
      <w:proofErr w:type="spellEnd"/>
      <w:r w:rsidRPr="00FC4701">
        <w:rPr>
          <w:rStyle w:val="StyleVisioncontentC0000000009723E70"/>
          <w:i w:val="0"/>
          <w:color w:val="auto"/>
        </w:rPr>
        <w:t xml:space="preserve"> and reconstruction DFOV for larger patients), while reaching the performance targets.  Again, the technique parameter sets provided by vendors in their Conformance Statements may be helpful for those looking for more guidance.</w:t>
      </w:r>
    </w:p>
    <w:p w14:paraId="79E89D4F" w14:textId="3333BE4A"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w:t>
      </w:r>
      <w:r w:rsidRPr="00C4392D">
        <w:rPr>
          <w:rStyle w:val="StyleVisiontextC00000000097371F0"/>
          <w:b/>
          <w:i w:val="0"/>
          <w:color w:val="auto"/>
        </w:rPr>
        <w:t>CT Dose Index (</w:t>
      </w:r>
      <w:proofErr w:type="spellStart"/>
      <w:r w:rsidRPr="00C4392D">
        <w:rPr>
          <w:rStyle w:val="StyleVisiontextC00000000097371F0"/>
          <w:b/>
          <w:i w:val="0"/>
          <w:color w:val="auto"/>
        </w:rPr>
        <w:t>CTDIvol</w:t>
      </w:r>
      <w:proofErr w:type="spellEnd"/>
      <w:r w:rsidRPr="00C4392D">
        <w:rPr>
          <w:rStyle w:val="StyleVisiontextC00000000097371F0"/>
          <w:b/>
          <w:i w:val="0"/>
          <w:color w:val="auto"/>
        </w:rPr>
        <w:t>)</w:t>
      </w:r>
      <w:r w:rsidRPr="004E259B">
        <w:rPr>
          <w:rStyle w:val="StyleVisiontextC00000000097371F0"/>
          <w:i w:val="0"/>
          <w:color w:val="auto"/>
        </w:rPr>
        <w:t>.</w:t>
      </w:r>
      <w:r>
        <w:rPr>
          <w:rStyle w:val="StyleVisiontextC00000000097371F0"/>
          <w:i w:val="0"/>
          <w:color w:val="auto"/>
        </w:rPr>
        <w:t xml:space="preserve"> The </w:t>
      </w:r>
      <w:proofErr w:type="spellStart"/>
      <w:r w:rsidRPr="0063748A">
        <w:rPr>
          <w:rStyle w:val="StyleVisiontextC00000000097371F0"/>
          <w:i w:val="0"/>
          <w:color w:val="auto"/>
        </w:rPr>
        <w:t>CTDIvol</w:t>
      </w:r>
      <w:proofErr w:type="spellEnd"/>
      <w:r>
        <w:rPr>
          <w:rStyle w:val="StyleVisiontextC00000000097371F0"/>
          <w:i w:val="0"/>
          <w:color w:val="auto"/>
        </w:rPr>
        <w:t xml:space="preserve"> should be chosen to provide the lowest radiation dose that maintains acceptable image quality for detecting pulmonary nodules. Variability in CT nodule </w:t>
      </w:r>
      <w:proofErr w:type="spellStart"/>
      <w:r>
        <w:rPr>
          <w:rStyle w:val="StyleVisiontextC00000000097371F0"/>
          <w:i w:val="0"/>
          <w:color w:val="auto"/>
        </w:rPr>
        <w:t>volumetry</w:t>
      </w:r>
      <w:proofErr w:type="spellEnd"/>
      <w:r>
        <w:rPr>
          <w:rStyle w:val="StyleVisiontextC00000000097371F0"/>
          <w:i w:val="0"/>
          <w:color w:val="auto"/>
        </w:rPr>
        <w:t xml:space="preserve"> using low dose techniques is comparable to that of standard dose techniques </w: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 </w:instrTex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DATA </w:instrText>
      </w:r>
      <w:r w:rsidR="00155AC1">
        <w:rPr>
          <w:rStyle w:val="StyleVisiontextC00000000097371F0"/>
          <w:i w:val="0"/>
          <w:color w:val="auto"/>
        </w:rPr>
      </w:r>
      <w:r w:rsidR="00155AC1">
        <w:rPr>
          <w:rStyle w:val="StyleVisiontextC00000000097371F0"/>
          <w:i w:val="0"/>
          <w:color w:val="auto"/>
        </w:rPr>
        <w:fldChar w:fldCharType="end"/>
      </w:r>
      <w:r w:rsidR="00155AC1">
        <w:rPr>
          <w:rStyle w:val="StyleVisiontextC00000000097371F0"/>
          <w:i w:val="0"/>
          <w:color w:val="auto"/>
        </w:rPr>
      </w:r>
      <w:r w:rsidR="00155AC1">
        <w:rPr>
          <w:rStyle w:val="StyleVisiontextC00000000097371F0"/>
          <w:i w:val="0"/>
          <w:color w:val="auto"/>
        </w:rPr>
        <w:fldChar w:fldCharType="separate"/>
      </w:r>
      <w:r w:rsidR="00155AC1">
        <w:rPr>
          <w:rStyle w:val="StyleVisiontextC00000000097371F0"/>
          <w:i w:val="0"/>
          <w:noProof/>
          <w:color w:val="auto"/>
        </w:rPr>
        <w:t>(14, 17, 18, 27, 28)</w:t>
      </w:r>
      <w:r w:rsidR="00155AC1">
        <w:rPr>
          <w:rStyle w:val="StyleVisiontextC00000000097371F0"/>
          <w:i w:val="0"/>
          <w:color w:val="auto"/>
        </w:rPr>
        <w:fldChar w:fldCharType="end"/>
      </w:r>
      <w:r>
        <w:rPr>
          <w:rStyle w:val="StyleVisiontextC00000000097371F0"/>
          <w:i w:val="0"/>
          <w:color w:val="auto"/>
        </w:rPr>
        <w:t xml:space="preserve">. As a general guideline, </w:t>
      </w:r>
      <w:proofErr w:type="spellStart"/>
      <w:r>
        <w:rPr>
          <w:rStyle w:val="StyleVisiontextC00000000097371F0"/>
          <w:i w:val="0"/>
          <w:color w:val="auto"/>
        </w:rPr>
        <w:t>CTDIvol</w:t>
      </w:r>
      <w:proofErr w:type="spellEnd"/>
      <w:r>
        <w:rPr>
          <w:rStyle w:val="StyleVisiontextC00000000097371F0"/>
          <w:i w:val="0"/>
          <w:color w:val="auto"/>
        </w:rPr>
        <w:t xml:space="preserve"> ≤3 </w:t>
      </w:r>
      <w:proofErr w:type="spellStart"/>
      <w:r>
        <w:rPr>
          <w:rStyle w:val="StyleVisiontextC00000000097371F0"/>
          <w:i w:val="0"/>
          <w:color w:val="auto"/>
        </w:rPr>
        <w:t>mGy</w:t>
      </w:r>
      <w:proofErr w:type="spellEnd"/>
      <w:r>
        <w:rPr>
          <w:rStyle w:val="StyleVisiontextC00000000097371F0"/>
          <w:i w:val="0"/>
          <w:color w:val="auto"/>
        </w:rPr>
        <w:t xml:space="preserve">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w:t>
      </w:r>
      <w:proofErr w:type="spellStart"/>
      <w:r>
        <w:rPr>
          <w:rStyle w:val="StyleVisiontablecellC00000000097372A0-contentC0000000009732010"/>
          <w:i w:val="0"/>
          <w:color w:val="auto"/>
        </w:rPr>
        <w:t>lbs</w:t>
      </w:r>
      <w:proofErr w:type="spellEnd"/>
      <w:r>
        <w:rPr>
          <w:rStyle w:val="StyleVisiontablecellC00000000097372A0-contentC0000000009732010"/>
          <w:i w:val="0"/>
          <w:color w:val="auto"/>
        </w:rPr>
        <w:t xml:space="preserve">/70 kg. The </w:t>
      </w:r>
      <w:proofErr w:type="spellStart"/>
      <w:r>
        <w:rPr>
          <w:rStyle w:val="StyleVisiontablecellC00000000097372A0-contentC0000000009732010"/>
          <w:i w:val="0"/>
          <w:color w:val="auto"/>
        </w:rPr>
        <w:t>CTDIvol</w:t>
      </w:r>
      <w:proofErr w:type="spellEnd"/>
      <w:r>
        <w:rPr>
          <w:rStyle w:val="StyleVisiontablecellC00000000097372A0-contentC0000000009732010"/>
          <w:i w:val="0"/>
          <w:color w:val="auto"/>
        </w:rPr>
        <w:t xml:space="preserve"> should be reduced for smaller individuals and may need to be increased for larger individuals, but should be kept constant for the same person at all time points. </w:t>
      </w:r>
      <w:proofErr w:type="spellStart"/>
      <w:r>
        <w:rPr>
          <w:rStyle w:val="StyleVisiontextC00000000097371F0"/>
          <w:i w:val="0"/>
          <w:color w:val="auto"/>
        </w:rPr>
        <w:t>CTDIvol</w:t>
      </w:r>
      <w:proofErr w:type="spellEnd"/>
      <w:r>
        <w:rPr>
          <w:rStyle w:val="StyleVisiontextC00000000097371F0"/>
          <w:i w:val="0"/>
          <w:color w:val="auto"/>
        </w:rPr>
        <w:t xml:space="preserve">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 xml:space="preserve">to achieve the desired </w:t>
      </w:r>
      <w:proofErr w:type="spellStart"/>
      <w:r w:rsidRPr="0017193D">
        <w:rPr>
          <w:rStyle w:val="StyleVisiontextC00000000097371F0"/>
          <w:i w:val="0"/>
          <w:color w:val="auto"/>
        </w:rPr>
        <w:t>CTDIvol</w:t>
      </w:r>
      <w:proofErr w:type="spellEnd"/>
      <w:r w:rsidRPr="0017193D">
        <w:rPr>
          <w:rStyle w:val="StyleVisiontextC00000000097371F0"/>
          <w:i w:val="0"/>
          <w:color w:val="auto"/>
        </w:rPr>
        <w:t>.</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41FD5471" w14:textId="77777777" w:rsidR="00C4392D" w:rsidRDefault="00C4392D" w:rsidP="00C4392D">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Pr="00DD7007">
        <w:t>aims to achieve consistent noise levels throughout the lungs by varying the tube</w:t>
      </w:r>
      <w:r>
        <w:t xml:space="preserve"> current during scan acquisition</w:t>
      </w:r>
      <w:r w:rsidRPr="00DD7007">
        <w:t xml:space="preserve">. Use of automatic exposure control is expected to have little effect on </w:t>
      </w:r>
      <w:r w:rsidRPr="00DD7007">
        <w:lastRenderedPageBreak/>
        <w:t>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2E9D51B0" w14:textId="77777777" w:rsidR="00C4392D" w:rsidRDefault="00C4392D" w:rsidP="00C4392D">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xml:space="preserve">; </w:t>
      </w:r>
      <w:proofErr w:type="gramStart"/>
      <w:r>
        <w:rPr>
          <w:rStyle w:val="StyleVisionparagraphC0000000009736A60-contentC0000000009731CD0"/>
          <w:rFonts w:cs="Times New Roman"/>
          <w:i w:val="0"/>
          <w:color w:val="auto"/>
          <w:szCs w:val="20"/>
        </w:rPr>
        <w:t>however</w:t>
      </w:r>
      <w:proofErr w:type="gramEnd"/>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7" w:name="_Toc462669730"/>
      <w:r>
        <w:t>3.4</w:t>
      </w:r>
      <w:r w:rsidRPr="00743D40">
        <w:t>.2 Specification</w:t>
      </w:r>
      <w:bookmarkEnd w:id="37"/>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2299599" w14:textId="77777777" w:rsidTr="00547F69">
        <w:trPr>
          <w:tblCellSpacing w:w="7" w:type="dxa"/>
        </w:trPr>
        <w:tc>
          <w:tcPr>
            <w:tcW w:w="734" w:type="pct"/>
            <w:vAlign w:val="center"/>
          </w:tcPr>
          <w:p w14:paraId="32E059F1" w14:textId="77777777" w:rsidR="00FC4701" w:rsidRPr="00D92917" w:rsidRDefault="00FC4701" w:rsidP="00A50C7C">
            <w:pPr>
              <w:rPr>
                <w:rStyle w:val="StyleVisioncontentC0000000009731E70"/>
                <w:i w:val="0"/>
                <w:color w:val="auto"/>
              </w:rPr>
            </w:pPr>
            <w:r>
              <w:rPr>
                <w:rStyle w:val="StyleVisioncontentC0000000009731E70"/>
                <w:i w:val="0"/>
                <w:color w:val="auto"/>
              </w:rPr>
              <w:t>IEC Pitch</w:t>
            </w:r>
          </w:p>
        </w:tc>
        <w:tc>
          <w:tcPr>
            <w:tcW w:w="1054" w:type="pct"/>
            <w:vAlign w:val="center"/>
          </w:tcPr>
          <w:p w14:paraId="63E73037" w14:textId="005D6A1E" w:rsidR="00FC4701" w:rsidRDefault="00FC4701" w:rsidP="00A50C7C">
            <w:pPr>
              <w:jc w:val="center"/>
            </w:pPr>
            <w:r>
              <w:t>Radiologist</w:t>
            </w:r>
            <w:r w:rsidR="00926055">
              <w:t xml:space="preserve"> and Technologist</w:t>
            </w:r>
          </w:p>
        </w:tc>
        <w:tc>
          <w:tcPr>
            <w:tcW w:w="2544" w:type="pct"/>
            <w:vAlign w:val="center"/>
          </w:tcPr>
          <w:p w14:paraId="37319AA1" w14:textId="286E00AC" w:rsidR="00FC4701" w:rsidRPr="009D0891" w:rsidRDefault="00FC4701" w:rsidP="00A50C7C">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IEC Pitch </w:t>
            </w:r>
            <w:r w:rsidRPr="009D0891">
              <w:rPr>
                <w:rStyle w:val="StyleVisiontablecellC00000000097372A0-contentC0000000009732010"/>
                <w:i w:val="0"/>
                <w:color w:val="auto"/>
              </w:rPr>
              <w:t xml:space="preserve">to </w:t>
            </w:r>
            <w:r w:rsidR="00BD31FD">
              <w:rPr>
                <w:rStyle w:val="StyleVisiontablecellC00000000097372A0-contentC0000000009732010"/>
                <w:i w:val="0"/>
                <w:color w:val="auto"/>
              </w:rPr>
              <w:t>l</w:t>
            </w:r>
            <w:r w:rsidRPr="009D0891">
              <w:rPr>
                <w:rStyle w:val="StyleVisiontablecellC00000000097372A0-contentC0000000009732010"/>
                <w:i w:val="0"/>
                <w:color w:val="auto"/>
              </w:rPr>
              <w:t>ess than</w:t>
            </w:r>
            <w:r w:rsidR="00E772AE">
              <w:rPr>
                <w:rStyle w:val="StyleVisiontablecellC00000000097372A0-contentC0000000009732010"/>
                <w:i w:val="0"/>
                <w:color w:val="auto"/>
              </w:rPr>
              <w:t xml:space="preserve"> or equal to</w:t>
            </w:r>
            <w:r w:rsidRPr="009D0891">
              <w:rPr>
                <w:rStyle w:val="StyleVisiontablecellC00000000097372A0-contentC0000000009732010"/>
                <w:i w:val="0"/>
                <w:color w:val="auto"/>
              </w:rPr>
              <w:t xml:space="preserve"> </w:t>
            </w:r>
            <w:r w:rsidR="00E772AE">
              <w:rPr>
                <w:rStyle w:val="StyleVisiontablecellC00000000097372A0-contentC0000000009732010"/>
                <w:i w:val="0"/>
                <w:color w:val="auto"/>
              </w:rPr>
              <w:t>2.0 for single source scanners, or the equivalent for dual source scanners</w:t>
            </w:r>
            <w:r w:rsidRPr="009D0891">
              <w:rPr>
                <w:rStyle w:val="StyleVisiontablecellC00000000097372A0-contentC0000000009732010"/>
                <w:i w:val="0"/>
                <w:color w:val="auto"/>
              </w:rPr>
              <w:t>.</w:t>
            </w:r>
          </w:p>
        </w:tc>
        <w:tc>
          <w:tcPr>
            <w:tcW w:w="635" w:type="pct"/>
          </w:tcPr>
          <w:p w14:paraId="0505D481"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piral Pitch Factor</w:t>
            </w:r>
          </w:p>
          <w:p w14:paraId="4BB60D50"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11)</w:t>
            </w:r>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 xml:space="preserve">Reconstruction </w:t>
            </w:r>
            <w:r>
              <w:rPr>
                <w:rStyle w:val="StyleVisioncontentC00000000097307B0"/>
                <w:i w:val="0"/>
                <w:color w:val="auto"/>
              </w:rPr>
              <w:lastRenderedPageBreak/>
              <w:t>Protocol</w:t>
            </w:r>
          </w:p>
        </w:tc>
        <w:tc>
          <w:tcPr>
            <w:tcW w:w="1054" w:type="pct"/>
            <w:vAlign w:val="center"/>
          </w:tcPr>
          <w:p w14:paraId="1057B43C" w14:textId="5C9687E6" w:rsidR="00FC4701" w:rsidRDefault="00FC4701" w:rsidP="00A50C7C">
            <w:pPr>
              <w:jc w:val="center"/>
            </w:pPr>
            <w:r>
              <w:lastRenderedPageBreak/>
              <w:t>Radiologist</w:t>
            </w:r>
            <w:r w:rsidR="00926055">
              <w:t xml:space="preserve"> and </w:t>
            </w:r>
            <w:r w:rsidR="00926055">
              <w:lastRenderedPageBreak/>
              <w:t>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lastRenderedPageBreak/>
              <w:t xml:space="preserve">Shall prepare a protocol to meet the specifications in </w:t>
            </w:r>
            <w:r>
              <w:rPr>
                <w:rStyle w:val="StyleVisiontextC00000000097371F0"/>
                <w:i w:val="0"/>
                <w:color w:val="auto"/>
              </w:rPr>
              <w:lastRenderedPageBreak/>
              <w:t>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8" w:name="_Toc438038788"/>
      <w:bookmarkStart w:id="39" w:name="_Toc506151295"/>
      <w:r w:rsidRPr="00BC0B87">
        <w:t>3.</w:t>
      </w:r>
      <w:r w:rsidR="00E36FFA">
        <w:t>5</w:t>
      </w:r>
      <w:r w:rsidRPr="00BC0B87">
        <w:t>. Subject Selection</w:t>
      </w:r>
      <w:bookmarkEnd w:id="38"/>
      <w:bookmarkEnd w:id="39"/>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40"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40"/>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 xml:space="preserve">full cooperation with breath-holding instructions for scanning. Therefore, subjects should be asymptomatic, or at baseline if symptomatic, with </w:t>
      </w:r>
      <w:r w:rsidR="0019196A" w:rsidRPr="00BC0B87">
        <w:rPr>
          <w:rStyle w:val="StyleVisionparagraphC00000000096B1660-contentC00000000096B8550"/>
          <w:i w:val="0"/>
          <w:color w:val="auto"/>
        </w:rPr>
        <w:lastRenderedPageBreak/>
        <w:t>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41"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4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 xml:space="preserve">canning prior to or at </w:t>
            </w:r>
            <w:proofErr w:type="gramStart"/>
            <w:r w:rsidRPr="00BC0B87">
              <w:rPr>
                <w:rStyle w:val="StyleVisiontablecellC00000000096D9B50-contentC00000000096DE310"/>
                <w:i w:val="0"/>
                <w:color w:val="auto"/>
              </w:rPr>
              <w:t>an appropriate time following procedures</w:t>
            </w:r>
            <w:proofErr w:type="gramEnd"/>
            <w:r w:rsidRPr="00BC0B87">
              <w:rPr>
                <w:rStyle w:val="StyleVisiontablecellC00000000096D9B50-contentC00000000096DE310"/>
                <w:i w:val="0"/>
                <w:color w:val="auto"/>
              </w:rPr>
              <w:t xml:space="preserve">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42" w:name="_Toc506151296"/>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2"/>
      <w:bookmarkEnd w:id="42"/>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3" w:name="_Toc323910793"/>
      <w:bookmarkStart w:id="44" w:name="_Toc323910990"/>
      <w:bookmarkStart w:id="45" w:name="_Toc323911091"/>
      <w:bookmarkStart w:id="46"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3"/>
      <w:bookmarkEnd w:id="44"/>
      <w:bookmarkEnd w:id="45"/>
      <w:bookmarkEnd w:id="46"/>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10B22C60"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155AC1">
        <w:rPr>
          <w:rFonts w:cs="Times New Roman"/>
          <w:szCs w:val="20"/>
        </w:rPr>
        <w:fldChar w:fldCharType="begin"/>
      </w:r>
      <w:r w:rsidR="00155AC1">
        <w:rPr>
          <w:rFonts w:cs="Times New Roman"/>
          <w:szCs w:val="20"/>
        </w:rPr>
        <w:instrText xml:space="preserve"> ADDIN EN.CITE &lt;EndNote&gt;&lt;Cite&gt;&lt;Author&gt;ACR-STR&lt;/Author&gt;&lt;Year&gt;2014&lt;/Year&gt;&lt;RecNum&gt;2159&lt;/RecNum&gt;&lt;DisplayText&gt;(29)&lt;/DisplayText&gt;&lt;record&gt;&lt;rec-number&gt;2159&lt;/rec-number&gt;&lt;foreign-keys&gt;&lt;key app="EN" db-id="wva5zvttcsfpdted5p0vwdw8at2599sftxdf" timestamp="0"&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155AC1">
        <w:rPr>
          <w:rFonts w:cs="Times New Roman"/>
          <w:szCs w:val="20"/>
        </w:rPr>
        <w:fldChar w:fldCharType="separate"/>
      </w:r>
      <w:r w:rsidR="00155AC1">
        <w:rPr>
          <w:rFonts w:cs="Times New Roman"/>
          <w:noProof/>
          <w:szCs w:val="20"/>
        </w:rPr>
        <w:t>(29)</w:t>
      </w:r>
      <w:r w:rsidR="00155AC1">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A155F5">
        <w:rPr>
          <w:rFonts w:cs="Times New Roman"/>
          <w:szCs w:val="20"/>
        </w:rPr>
        <w:t xml:space="preserve"> </w: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 </w:instrTex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DATA </w:instrText>
      </w:r>
      <w:r w:rsidR="00155AC1">
        <w:rPr>
          <w:rFonts w:cs="Times New Roman"/>
          <w:szCs w:val="20"/>
        </w:rPr>
      </w:r>
      <w:r w:rsidR="00155AC1">
        <w:rPr>
          <w:rFonts w:cs="Times New Roman"/>
          <w:szCs w:val="20"/>
        </w:rPr>
        <w:fldChar w:fldCharType="end"/>
      </w:r>
      <w:r w:rsidR="00155AC1">
        <w:rPr>
          <w:rFonts w:cs="Times New Roman"/>
          <w:szCs w:val="20"/>
        </w:rPr>
      </w:r>
      <w:r w:rsidR="00155AC1">
        <w:rPr>
          <w:rFonts w:cs="Times New Roman"/>
          <w:szCs w:val="20"/>
        </w:rPr>
        <w:fldChar w:fldCharType="separate"/>
      </w:r>
      <w:r w:rsidR="00155AC1">
        <w:rPr>
          <w:rFonts w:cs="Times New Roman"/>
          <w:noProof/>
          <w:szCs w:val="20"/>
        </w:rPr>
        <w:t>(30, 31)</w:t>
      </w:r>
      <w:r w:rsidR="00155AC1">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7" w:name="_Toc323910795"/>
      <w:bookmarkStart w:id="48" w:name="_Toc323910992"/>
      <w:bookmarkStart w:id="49" w:name="_Toc323911093"/>
      <w:r>
        <w:lastRenderedPageBreak/>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3"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7"/>
    <w:bookmarkEnd w:id="48"/>
    <w:bookmarkEnd w:id="49"/>
    <w:p w14:paraId="74B4D3B8" w14:textId="31A63AE1"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xml:space="preserve">. </w:t>
      </w:r>
      <w:r w:rsidR="008C2539">
        <w:rPr>
          <w:rStyle w:val="StyleVisionparagraphC0000000009756960-contentC000000000975A3D0"/>
          <w:i w:val="0"/>
          <w:color w:val="auto"/>
        </w:rPr>
        <w:t xml:space="preserve">Improper centering can increase radiation dose and image noise </w: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 </w:instrTex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DATA </w:instrText>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end"/>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separate"/>
      </w:r>
      <w:r w:rsidR="00155AC1">
        <w:rPr>
          <w:rStyle w:val="StyleVisionparagraphC0000000009756960-contentC000000000975A3D0"/>
          <w:i w:val="0"/>
          <w:noProof/>
          <w:color w:val="auto"/>
        </w:rPr>
        <w:t>(32, 33)</w:t>
      </w:r>
      <w:r w:rsidR="00155AC1">
        <w:rPr>
          <w:rStyle w:val="StyleVisionparagraphC0000000009756960-contentC000000000975A3D0"/>
          <w:i w:val="0"/>
          <w:color w:val="auto"/>
        </w:rPr>
        <w:fldChar w:fldCharType="end"/>
      </w:r>
      <w:r w:rsidR="008C2539">
        <w:rPr>
          <w:rStyle w:val="StyleVisionparagraphC0000000009756960-contentC000000000975A3D0"/>
          <w:i w:val="0"/>
          <w:color w:val="auto"/>
        </w:rPr>
        <w:t xml:space="preserve">. </w:t>
      </w:r>
      <w:r>
        <w:rPr>
          <w:rStyle w:val="StyleVisionparagraphC0000000009756960-contentC000000000975A3D0"/>
          <w:i w:val="0"/>
          <w:color w:val="auto"/>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6A7CCAD8" w:rsidR="0010152A" w:rsidRDefault="008C2539" w:rsidP="0010152A">
      <w:pPr>
        <w:pStyle w:val="3"/>
        <w:rPr>
          <w:rStyle w:val="StyleVisionparagraphC0000000009756960-contentC000000000975A3D0"/>
          <w:i w:val="0"/>
          <w:color w:val="auto"/>
        </w:rPr>
      </w:pPr>
      <w:r>
        <w:rPr>
          <w:rStyle w:val="StyleVisionparagraphC0000000009756960-contentC000000000975A3D0"/>
          <w:i w:val="0"/>
          <w:color w:val="auto"/>
        </w:rPr>
        <w:t>S</w:t>
      </w:r>
      <w:r w:rsidR="0010152A">
        <w:rPr>
          <w:rStyle w:val="StyleVisionparagraphC0000000009756960-contentC000000000975A3D0"/>
          <w:i w:val="0"/>
          <w:color w:val="auto"/>
        </w:rPr>
        <w:t xml:space="preserve">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0010152A"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0010152A"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sidR="0010152A">
        <w:rPr>
          <w:rStyle w:val="StyleVisionparagraphC0000000009756960-contentC000000000975A3D0"/>
          <w:i w:val="0"/>
          <w:color w:val="auto"/>
        </w:rPr>
        <w:t xml:space="preserve">should be adjusted so that the midaxillary line is at the widest part of the gantry. </w:t>
      </w:r>
      <w:r w:rsidR="0010152A" w:rsidRPr="00027906">
        <w:rPr>
          <w:rStyle w:val="StyleVisionparagraphC0000000009756960-contentC000000000975A3D0"/>
          <w:i w:val="0"/>
          <w:color w:val="auto"/>
        </w:rPr>
        <w:t>The use of positioning wedges under the knees and</w:t>
      </w:r>
      <w:r w:rsidR="0010152A">
        <w:rPr>
          <w:rStyle w:val="StyleVisionparagraphC0000000009756960-contentC000000000975A3D0"/>
          <w:i w:val="0"/>
          <w:color w:val="auto"/>
        </w:rPr>
        <w:t>/or</w:t>
      </w:r>
      <w:r w:rsidR="0010152A" w:rsidRPr="00027906">
        <w:rPr>
          <w:rStyle w:val="StyleVisionparagraphC0000000009756960-contentC000000000975A3D0"/>
          <w:i w:val="0"/>
          <w:color w:val="auto"/>
        </w:rPr>
        <w:t xml:space="preserve"> head </w:t>
      </w:r>
      <w:r w:rsidR="0010152A">
        <w:rPr>
          <w:rStyle w:val="StyleVisionparagraphC0000000009756960-contentC000000000975A3D0"/>
          <w:i w:val="0"/>
          <w:color w:val="auto"/>
        </w:rPr>
        <w:t xml:space="preserve">may be needed for patient comfort, or may help to better align the spine and shoulders on the table, and </w:t>
      </w:r>
      <w:r w:rsidR="0010152A" w:rsidRPr="00027906">
        <w:rPr>
          <w:rStyle w:val="StyleVisionparagraphC0000000009756960-contentC000000000975A3D0"/>
          <w:i w:val="0"/>
          <w:color w:val="auto"/>
        </w:rPr>
        <w:t>is optional</w:t>
      </w:r>
      <w:r w:rsidR="0010152A" w:rsidRPr="009018B0">
        <w:rPr>
          <w:rStyle w:val="StyleVisionparagraphC0000000009756960-contentC000000000975A3D0"/>
          <w:i w:val="0"/>
          <w:color w:val="auto"/>
        </w:rPr>
        <w:t xml:space="preserve">. </w:t>
      </w:r>
      <w:r w:rsidR="0010152A">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3F0B0B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fforts should be made to obtain consistent, reproducible, maximal inspiratory lung volume on all scans</w:t>
      </w:r>
      <w:r w:rsidR="00A155F5">
        <w:rPr>
          <w:rStyle w:val="StyleVisiontextC0000000009758BC0"/>
          <w:b w:val="0"/>
          <w:i w:val="0"/>
        </w:rPr>
        <w:t>,</w:t>
      </w:r>
      <w:r w:rsidR="00821A92">
        <w:rPr>
          <w:rStyle w:val="StyleVisiontextC0000000009758BC0"/>
          <w:b w:val="0"/>
          <w:i w:val="0"/>
        </w:rPr>
        <w:t xml:space="preserve"> as inspiratory level can affect nodule volume measurements </w: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 </w:instrTex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DATA </w:instrText>
      </w:r>
      <w:r w:rsidR="00155AC1">
        <w:rPr>
          <w:b w:val="0"/>
        </w:rPr>
      </w:r>
      <w:r w:rsidR="00155AC1">
        <w:rPr>
          <w:b w:val="0"/>
        </w:rPr>
        <w:fldChar w:fldCharType="end"/>
      </w:r>
      <w:r w:rsidR="00155AC1">
        <w:rPr>
          <w:b w:val="0"/>
        </w:rPr>
      </w:r>
      <w:r w:rsidR="00155AC1">
        <w:rPr>
          <w:b w:val="0"/>
        </w:rPr>
        <w:fldChar w:fldCharType="separate"/>
      </w:r>
      <w:r w:rsidR="00155AC1">
        <w:rPr>
          <w:b w:val="0"/>
          <w:noProof/>
        </w:rPr>
        <w:t>(21, 34, 35)</w:t>
      </w:r>
      <w:r w:rsidR="00155AC1">
        <w:rPr>
          <w:b w:val="0"/>
        </w:rPr>
        <w:fldChar w:fldCharType="end"/>
      </w:r>
      <w:r>
        <w:rPr>
          <w:rStyle w:val="StyleVisiontextC0000000009758BC0"/>
          <w:b w:val="0"/>
          <w:i w:val="0"/>
        </w:rPr>
        <w:t xml:space="preserve">.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w:t>
      </w:r>
      <w:proofErr w:type="gramStart"/>
      <w:r>
        <w:rPr>
          <w:rStyle w:val="StyleVisiontextC0000000009758BC0"/>
          <w:b w:val="0"/>
          <w:i w:val="0"/>
        </w:rPr>
        <w:t>to insure that</w:t>
      </w:r>
      <w:proofErr w:type="gramEnd"/>
      <w:r>
        <w:rPr>
          <w:rStyle w:val="StyleVisiontextC0000000009758BC0"/>
          <w:b w:val="0"/>
          <w:i w:val="0"/>
        </w:rPr>
        <w:t xml:space="preserve">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lastRenderedPageBreak/>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w:t>
      </w:r>
      <w:proofErr w:type="gramStart"/>
      <w:r>
        <w:rPr>
          <w:rStyle w:val="StyleVisiontextC0000000009758BC0"/>
          <w:b w:val="0"/>
          <w:i w:val="0"/>
        </w:rPr>
        <w:t>…..</w:t>
      </w:r>
      <w:proofErr w:type="gramEnd"/>
      <w:r>
        <w:rPr>
          <w:rStyle w:val="StyleVisiontextC0000000009758BC0"/>
          <w:b w:val="0"/>
          <w:i w:val="0"/>
        </w:rPr>
        <w:t>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50" w:name="_Toc323910794"/>
      <w:bookmarkStart w:id="51" w:name="_Toc323910991"/>
      <w:bookmarkStart w:id="52" w:name="_Toc323911092"/>
    </w:p>
    <w:p w14:paraId="4F90EE1B" w14:textId="4FF9F1DB" w:rsidR="008917C0" w:rsidRPr="00C46568" w:rsidRDefault="00ED0C90">
      <w:pPr>
        <w:pStyle w:val="Heading3"/>
        <w:rPr>
          <w:lang w:val="en-US"/>
        </w:rPr>
      </w:pPr>
      <w:bookmarkStart w:id="53"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50"/>
      <w:bookmarkEnd w:id="51"/>
      <w:bookmarkEnd w:id="52"/>
      <w:bookmarkEnd w:id="5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w:t>
            </w:r>
            <w:proofErr w:type="spellStart"/>
            <w:r w:rsidR="0071312B">
              <w:rPr>
                <w:rStyle w:val="StyleVisiontablecellC00000000096D9B50-contentC00000000096DE310"/>
                <w:i w:val="0"/>
                <w:color w:val="auto"/>
              </w:rPr>
              <w:t>volumetry</w:t>
            </w:r>
            <w:proofErr w:type="spellEnd"/>
            <w:r w:rsidR="0071312B">
              <w:rPr>
                <w:rStyle w:val="StyleVisiontablecellC00000000096D9B50-contentC00000000096DE310"/>
                <w:i w:val="0"/>
                <w:color w:val="auto"/>
              </w:rPr>
              <w:t xml:space="preserve">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4" w:name="_Toc323910798"/>
      <w:bookmarkStart w:id="55" w:name="_Toc323910995"/>
      <w:bookmarkStart w:id="56" w:name="_Toc323911096"/>
    </w:p>
    <w:p w14:paraId="6D942D26" w14:textId="1747967B" w:rsidR="00581644" w:rsidRPr="00D92917" w:rsidRDefault="00ED0C90" w:rsidP="00D43330">
      <w:pPr>
        <w:pStyle w:val="Heading2"/>
        <w:spacing w:before="0"/>
      </w:pPr>
      <w:bookmarkStart w:id="57" w:name="_Toc292350661"/>
      <w:bookmarkStart w:id="58" w:name="_Toc506151297"/>
      <w:bookmarkEnd w:id="54"/>
      <w:bookmarkEnd w:id="55"/>
      <w:bookmarkEnd w:id="56"/>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7"/>
      <w:bookmarkEnd w:id="58"/>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lastRenderedPageBreak/>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680763A4" w:rsidR="00B75B92" w:rsidRPr="00BC0B87" w:rsidRDefault="00C4392D" w:rsidP="00BA50D7">
      <w:pPr>
        <w:pStyle w:val="3"/>
        <w:rPr>
          <w:rStyle w:val="StyleVisionparagraphC0000000009736A60-contentC0000000009731CD0"/>
          <w:b/>
          <w:i w:val="0"/>
          <w:color w:val="auto"/>
        </w:rPr>
      </w:pPr>
      <w:r>
        <w:rPr>
          <w:rStyle w:val="StyleVisiontextC00000000097371F0"/>
          <w:i w:val="0"/>
          <w:color w:val="auto"/>
        </w:rPr>
        <w:t>As noted in Section 3.4.1, a</w:t>
      </w:r>
      <w:r w:rsidR="00A701BC">
        <w:rPr>
          <w:rStyle w:val="StyleVisiontextC00000000097371F0"/>
          <w:i w:val="0"/>
          <w:color w:val="auto"/>
        </w:rPr>
        <w:t xml:space="preserve"> </w:t>
      </w:r>
      <w:r w:rsidR="00A701BC" w:rsidRPr="00C4392D">
        <w:rPr>
          <w:rStyle w:val="StyleVisiontextC00000000097371F0"/>
          <w:b/>
          <w:i w:val="0"/>
          <w:color w:val="auto"/>
        </w:rPr>
        <w:t xml:space="preserve">CT </w:t>
      </w:r>
      <w:r w:rsidR="00484B35" w:rsidRPr="00C4392D">
        <w:rPr>
          <w:rStyle w:val="StyleVisiontextC00000000097371F0"/>
          <w:b/>
          <w:i w:val="0"/>
          <w:color w:val="auto"/>
        </w:rPr>
        <w:t>D</w:t>
      </w:r>
      <w:r w:rsidR="00A701BC" w:rsidRPr="00C4392D">
        <w:rPr>
          <w:rStyle w:val="StyleVisiontextC00000000097371F0"/>
          <w:b/>
          <w:i w:val="0"/>
          <w:color w:val="auto"/>
        </w:rPr>
        <w:t xml:space="preserve">ose </w:t>
      </w:r>
      <w:r w:rsidR="00484B35" w:rsidRPr="00C4392D">
        <w:rPr>
          <w:rStyle w:val="StyleVisiontextC00000000097371F0"/>
          <w:b/>
          <w:i w:val="0"/>
          <w:color w:val="auto"/>
        </w:rPr>
        <w:t>I</w:t>
      </w:r>
      <w:r w:rsidR="00A701BC" w:rsidRPr="00C4392D">
        <w:rPr>
          <w:rStyle w:val="StyleVisiontextC00000000097371F0"/>
          <w:b/>
          <w:i w:val="0"/>
          <w:color w:val="auto"/>
        </w:rPr>
        <w:t xml:space="preserve">ndex </w:t>
      </w:r>
      <w:r w:rsidR="00A701BC">
        <w:rPr>
          <w:rStyle w:val="StyleVisiontextC00000000097371F0"/>
          <w:i w:val="0"/>
          <w:color w:val="auto"/>
        </w:rPr>
        <w:t>(</w:t>
      </w:r>
      <w:proofErr w:type="spellStart"/>
      <w:r w:rsidR="00A701BC" w:rsidRPr="00BC0B87">
        <w:rPr>
          <w:rStyle w:val="StyleVisiontextC00000000097371F0"/>
          <w:b/>
          <w:i w:val="0"/>
          <w:color w:val="auto"/>
        </w:rPr>
        <w:t>CTDIvol</w:t>
      </w:r>
      <w:proofErr w:type="spellEnd"/>
      <w:r w:rsidR="00A701BC">
        <w:rPr>
          <w:rStyle w:val="StyleVisiontextC00000000097371F0"/>
          <w:i w:val="0"/>
          <w:color w:val="auto"/>
        </w:rPr>
        <w:t>)</w:t>
      </w:r>
      <w:r>
        <w:rPr>
          <w:rStyle w:val="StyleVisiontextC00000000097371F0"/>
          <w:i w:val="0"/>
          <w:color w:val="auto"/>
        </w:rPr>
        <w:t xml:space="preserve"> </w:t>
      </w:r>
      <w:r w:rsidR="00CF619A">
        <w:rPr>
          <w:rStyle w:val="StyleVisiontextC00000000097371F0"/>
          <w:i w:val="0"/>
          <w:color w:val="auto"/>
        </w:rPr>
        <w:t xml:space="preserve">≤3 </w:t>
      </w:r>
      <w:proofErr w:type="spellStart"/>
      <w:r w:rsidR="00CF619A">
        <w:rPr>
          <w:rStyle w:val="StyleVisiontextC00000000097371F0"/>
          <w:i w:val="0"/>
          <w:color w:val="auto"/>
        </w:rPr>
        <w:t>mGy</w:t>
      </w:r>
      <w:proofErr w:type="spellEnd"/>
      <w:r w:rsidR="00CF619A">
        <w:rPr>
          <w:rStyle w:val="StyleVisiontextC00000000097371F0"/>
          <w:i w:val="0"/>
          <w:color w:val="auto"/>
        </w:rPr>
        <w:t xml:space="preserve"> should provide sufficient image quality for a person of standard size, </w:t>
      </w:r>
      <w:r>
        <w:rPr>
          <w:rStyle w:val="StyleVisiontextC00000000097371F0"/>
          <w:i w:val="0"/>
          <w:color w:val="auto"/>
        </w:rPr>
        <w:t>(</w:t>
      </w:r>
      <w:r w:rsidR="00CF619A">
        <w:rPr>
          <w:rStyle w:val="StyleVisiontablecellC00000000097372A0-contentC0000000009732010"/>
          <w:i w:val="0"/>
          <w:color w:val="auto"/>
        </w:rPr>
        <w:t xml:space="preserve">5’7”/170 cm and 154 </w:t>
      </w:r>
      <w:proofErr w:type="spellStart"/>
      <w:r w:rsidR="00CF619A">
        <w:rPr>
          <w:rStyle w:val="StyleVisiontablecellC00000000097372A0-contentC0000000009732010"/>
          <w:i w:val="0"/>
          <w:color w:val="auto"/>
        </w:rPr>
        <w:t>lbs</w:t>
      </w:r>
      <w:proofErr w:type="spellEnd"/>
      <w:r w:rsidR="00CF619A">
        <w:rPr>
          <w:rStyle w:val="StyleVisiontablecellC00000000097372A0-contentC0000000009732010"/>
          <w:i w:val="0"/>
          <w:color w:val="auto"/>
        </w:rPr>
        <w:t>/70 kg</w:t>
      </w:r>
      <w:r>
        <w:rPr>
          <w:rStyle w:val="StyleVisiontablecellC00000000097372A0-contentC0000000009732010"/>
          <w:i w:val="0"/>
          <w:color w:val="auto"/>
        </w:rPr>
        <w:t>)</w:t>
      </w:r>
      <w:r w:rsidR="00010639">
        <w:rPr>
          <w:rStyle w:val="StyleVisiontablecellC00000000097372A0-contentC0000000009732010"/>
          <w:i w:val="0"/>
          <w:color w:val="auto"/>
        </w:rPr>
        <w:t xml:space="preserve">, </w:t>
      </w:r>
      <w:r w:rsidR="00CF619A">
        <w:rPr>
          <w:rStyle w:val="StyleVisiontablecellC00000000097372A0-contentC0000000009732010"/>
          <w:i w:val="0"/>
          <w:color w:val="auto"/>
        </w:rPr>
        <w:t>should be reduced for smaller individuals</w:t>
      </w:r>
      <w:r w:rsidR="00010639">
        <w:rPr>
          <w:rStyle w:val="StyleVisiontablecellC00000000097372A0-contentC0000000009732010"/>
          <w:i w:val="0"/>
          <w:color w:val="auto"/>
        </w:rPr>
        <w:t>,</w:t>
      </w:r>
      <w:r w:rsidR="00CF619A">
        <w:rPr>
          <w:rStyle w:val="StyleVisiontablecellC00000000097372A0-contentC0000000009732010"/>
          <w:i w:val="0"/>
          <w:color w:val="auto"/>
        </w:rPr>
        <w:t xml:space="preserve"> and may need to be increased for larger individuals, but should be kept constant for the same person at all time points. </w:t>
      </w:r>
      <w:r w:rsidR="00010639">
        <w:rPr>
          <w:rStyle w:val="StyleVisiontextC00000000097371F0"/>
          <w:i w:val="0"/>
          <w:color w:val="auto"/>
        </w:rPr>
        <w:t>The</w:t>
      </w:r>
      <w:r w:rsidR="0063748A">
        <w:rPr>
          <w:rStyle w:val="StyleVisiontextC00000000097371F0"/>
          <w:i w:val="0"/>
          <w:color w:val="auto"/>
        </w:rPr>
        <w:t xml:space="preserv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may be varied as needed </w:t>
      </w:r>
      <w:r w:rsidR="0063748A" w:rsidRPr="0017193D">
        <w:rPr>
          <w:rStyle w:val="StyleVisiontextC00000000097371F0"/>
          <w:i w:val="0"/>
          <w:color w:val="auto"/>
        </w:rPr>
        <w:t xml:space="preserve">to achieve the desired </w:t>
      </w:r>
      <w:proofErr w:type="spellStart"/>
      <w:r w:rsidR="0063748A" w:rsidRPr="0017193D">
        <w:rPr>
          <w:rStyle w:val="StyleVisiontextC00000000097371F0"/>
          <w:i w:val="0"/>
          <w:color w:val="auto"/>
        </w:rPr>
        <w:t>CTDIvol</w:t>
      </w:r>
      <w:proofErr w:type="spellEnd"/>
      <w:r w:rsidR="0063748A" w:rsidRPr="0017193D">
        <w:rPr>
          <w:rStyle w:val="StyleVisiontextC00000000097371F0"/>
          <w:i w:val="0"/>
          <w:color w:val="auto"/>
        </w:rPr>
        <w:t>.</w:t>
      </w:r>
      <w:r w:rsidR="0063748A">
        <w:rPr>
          <w:rStyle w:val="StyleVisiontextC00000000097371F0"/>
          <w:i w:val="0"/>
          <w:color w:val="auto"/>
        </w:rPr>
        <w:t xml:space="preserve"> </w:t>
      </w:r>
      <w:r w:rsidR="0063748A">
        <w:rPr>
          <w:rStyle w:val="StyleVisioncontentC0000000009723E70"/>
          <w:i w:val="0"/>
          <w:color w:val="auto"/>
        </w:rPr>
        <w:t xml:space="preserve">It is recommended that pitch does not exceed 2.0 for CT </w:t>
      </w:r>
      <w:r w:rsidR="0063748A">
        <w:rPr>
          <w:rStyle w:val="StyleVisioncontentC0000000009723E70"/>
          <w:i w:val="0"/>
          <w:color w:val="auto"/>
        </w:rPr>
        <w:lastRenderedPageBreak/>
        <w:t>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59" w:name="_Toc292350662"/>
      <w:r>
        <w:rPr>
          <w:rStyle w:val="StyleVisiontextC00000000097AAD00"/>
        </w:rPr>
        <w:br w:type="textWrapping" w:clear="all"/>
      </w:r>
      <w:bookmarkStart w:id="60" w:name="_Toc506151298"/>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9"/>
      <w:bookmarkEnd w:id="60"/>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07DB686B"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w:t>
      </w:r>
      <w:proofErr w:type="spellStart"/>
      <w:r w:rsidR="00906AE0">
        <w:rPr>
          <w:rStyle w:val="StyleVisionparagraphC0000000009736A60-contentC0000000009731CD0"/>
          <w:i w:val="0"/>
          <w:color w:val="auto"/>
        </w:rPr>
        <w:t>volumetry</w:t>
      </w:r>
      <w:proofErr w:type="spellEnd"/>
      <w:r w:rsidR="00906AE0">
        <w:rPr>
          <w:rStyle w:val="StyleVisionparagraphC0000000009736A60-contentC0000000009731CD0"/>
          <w:i w:val="0"/>
          <w:color w:val="auto"/>
        </w:rPr>
        <w:t xml:space="preserve">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 12)</w:t>
      </w:r>
      <w:r w:rsidR="00155AC1">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3E5BB853"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13, 36)</w:t>
      </w:r>
      <w:r w:rsidR="00155AC1">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0CEFD9FD"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7)</w:t>
      </w:r>
      <w:r w:rsidR="00155AC1">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56C94607"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r>
      <w:r w:rsidR="00155AC1">
        <w:rPr>
          <w:rStyle w:val="StyleVisionparagraphC00000000097AD4E0-contentC00000000097B3570"/>
          <w:i w:val="0"/>
          <w:color w:val="auto"/>
        </w:rPr>
        <w:instrText xml:space="preserve"> ADDIN EN.CITE &lt;EndNote&gt;&lt;Cite&gt;&lt;Author&gt;Willemink&lt;/Author&gt;&lt;Year&gt;2013&lt;/Year&gt;&lt;RecNum&gt;2161&lt;/RecNum&gt;&lt;DisplayText&gt;(38)&lt;/DisplayText&gt;&lt;record&gt;&lt;rec-number&gt;2161&lt;/rec-number&gt;&lt;foreign-keys&gt;&lt;key app="EN" db-id="wva5zvttcsfpdted5p0vwdw8at2599sftxdf" timestamp="0"&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8)</w:t>
      </w:r>
      <w:r w:rsidR="00155AC1">
        <w:rPr>
          <w:rStyle w:val="StyleVisionparagraphC00000000097AD4E0-contentC00000000097B3570"/>
          <w:i w:val="0"/>
          <w:color w:val="auto"/>
        </w:rPr>
        <w:fldChar w:fldCharType="end"/>
      </w:r>
      <w:r w:rsidR="00E11DF1">
        <w:rPr>
          <w:rStyle w:val="StyleVisionparagraphC00000000097AD4E0-contentC00000000097B3570"/>
          <w:i w:val="0"/>
          <w:color w:val="auto"/>
        </w:rPr>
        <w:t xml:space="preserve">. Studies have indicated that iterative methods are at least comparable to filtered back projection for CT </w:t>
      </w:r>
      <w:proofErr w:type="spellStart"/>
      <w:r w:rsidR="00E11DF1">
        <w:rPr>
          <w:rStyle w:val="StyleVisionparagraphC00000000097AD4E0-contentC00000000097B3570"/>
          <w:i w:val="0"/>
          <w:color w:val="auto"/>
        </w:rPr>
        <w:t>volumetry</w:t>
      </w:r>
      <w:proofErr w:type="spellEnd"/>
      <w:r w:rsidR="00A71B77">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16-18, 28, 39)</w:t>
      </w:r>
      <w:r w:rsidR="00155AC1">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61" w:name="_Toc438038800"/>
      <w:bookmarkStart w:id="62" w:name="_Toc292350663"/>
    </w:p>
    <w:p w14:paraId="1866626F" w14:textId="69D14ADE" w:rsidR="008F3F01" w:rsidRPr="00BC0B87" w:rsidRDefault="008F3F01" w:rsidP="008F3F01">
      <w:pPr>
        <w:pStyle w:val="Heading2"/>
      </w:pPr>
      <w:bookmarkStart w:id="63" w:name="_Toc506151299"/>
      <w:r w:rsidRPr="00BC0B87">
        <w:t>3.</w:t>
      </w:r>
      <w:r w:rsidR="00A50C7C">
        <w:t>9</w:t>
      </w:r>
      <w:r w:rsidRPr="00BC0B87">
        <w:t>. Image Q</w:t>
      </w:r>
      <w:r w:rsidR="005E1C9C" w:rsidRPr="00BC0B87">
        <w:t xml:space="preserve">uality </w:t>
      </w:r>
      <w:r w:rsidRPr="00BC0B87">
        <w:t>A</w:t>
      </w:r>
      <w:bookmarkEnd w:id="61"/>
      <w:r w:rsidR="005E1C9C" w:rsidRPr="00BC0B87">
        <w:t>ssurance</w:t>
      </w:r>
      <w:bookmarkEnd w:id="63"/>
    </w:p>
    <w:p w14:paraId="60DDD4E1" w14:textId="77777777" w:rsidR="00330835" w:rsidRPr="00BD241F" w:rsidRDefault="00330835" w:rsidP="00330835">
      <w:pPr>
        <w:spacing w:after="160"/>
      </w:pPr>
      <w:bookmarkStart w:id="64"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4"/>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5"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7493B578"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sidR="00A838EA">
              <w:rPr>
                <w:rFonts w:cs="Arial"/>
                <w:bCs/>
                <w:color w:val="000000"/>
              </w:rPr>
              <w:t>0</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6" w:name="_Toc506151300"/>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2"/>
      <w:bookmarkEnd w:id="66"/>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4CD9934B"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w:t>
      </w:r>
      <w:proofErr w:type="spellStart"/>
      <w:r w:rsidR="001B26A2">
        <w:rPr>
          <w:rStyle w:val="StyleVisionparagraphC00000000098136F0-contentC000000000981FCF0"/>
          <w:i w:val="0"/>
          <w:color w:val="auto"/>
        </w:rPr>
        <w:t>volumetry</w:t>
      </w:r>
      <w:proofErr w:type="spellEnd"/>
      <w:r w:rsidR="001B26A2">
        <w:rPr>
          <w:rStyle w:val="StyleVisionparagraphC00000000098136F0-contentC000000000981FCF0"/>
          <w:i w:val="0"/>
          <w:color w:val="auto"/>
        </w:rPr>
        <w:t xml:space="preserve">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w:t>
      </w:r>
      <w:proofErr w:type="spellStart"/>
      <w:r w:rsidR="004F7EF4">
        <w:rPr>
          <w:rStyle w:val="StyleVisionparagraphC00000000098136F0-contentC000000000981FCF0"/>
          <w:i w:val="0"/>
          <w:color w:val="auto"/>
        </w:rPr>
        <w:t>spiculated</w:t>
      </w:r>
      <w:proofErr w:type="spellEnd"/>
      <w:r w:rsidR="004F7EF4">
        <w:rPr>
          <w:rStyle w:val="StyleVisionparagraphC00000000098136F0-contentC000000000981FCF0"/>
          <w:i w:val="0"/>
          <w:color w:val="auto"/>
        </w:rPr>
        <w:t xml:space="preserve"> or irregularly shaped nodules </w: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 </w:instrTex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DATA </w:instrText>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end"/>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separate"/>
      </w:r>
      <w:r w:rsidR="00155AC1">
        <w:rPr>
          <w:rStyle w:val="StyleVisionparagraphC00000000098136F0-contentC000000000981FCF0"/>
          <w:i w:val="0"/>
          <w:noProof/>
          <w:color w:val="auto"/>
        </w:rPr>
        <w:t>(40-45)</w:t>
      </w:r>
      <w:r w:rsidR="00155AC1">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 xml:space="preserve">When deriving the nodule volume difference between </w:t>
      </w:r>
      <w:proofErr w:type="gramStart"/>
      <w:r>
        <w:t>two time</w:t>
      </w:r>
      <w:proofErr w:type="gramEnd"/>
      <w:r>
        <w:t xml:space="preserv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w:t>
      </w:r>
      <w:proofErr w:type="spellStart"/>
      <w:r w:rsidR="00D30382">
        <w:t>intraobserver</w:t>
      </w:r>
      <w:proofErr w:type="spellEnd"/>
      <w:r w:rsidR="00D30382">
        <w:t xml:space="preserve">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lastRenderedPageBreak/>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D2D2C" w:rsidRPr="00F84D29" w14:paraId="03B62555" w14:textId="77777777" w:rsidTr="00570358">
        <w:trPr>
          <w:tblCellSpacing w:w="7" w:type="dxa"/>
        </w:trPr>
        <w:tc>
          <w:tcPr>
            <w:tcW w:w="2048" w:type="dxa"/>
            <w:vAlign w:val="center"/>
          </w:tcPr>
          <w:p w14:paraId="3F33185F" w14:textId="63FC5F79" w:rsidR="005D2D2C" w:rsidRDefault="005D2D2C" w:rsidP="005208B5">
            <w:bookmarkStart w:id="67" w:name="_Toc438038812"/>
            <w:bookmarkStart w:id="68" w:name="_Toc382939123"/>
            <w:bookmarkStart w:id="69" w:name="_Toc418422335"/>
            <w:bookmarkStart w:id="70" w:name="_Toc292350669"/>
            <w:r>
              <w:t>Claim Calculations</w:t>
            </w:r>
          </w:p>
        </w:tc>
        <w:tc>
          <w:tcPr>
            <w:tcW w:w="1709" w:type="dxa"/>
            <w:vAlign w:val="center"/>
          </w:tcPr>
          <w:p w14:paraId="263AC0CA" w14:textId="5B2126B3" w:rsidR="005D2D2C" w:rsidRDefault="005D2D2C" w:rsidP="005208B5">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5D2D2C" w:rsidRDefault="005D2D2C" w:rsidP="005208B5">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r>
        <w:br w:type="page"/>
      </w:r>
    </w:p>
    <w:p w14:paraId="78D56ADF" w14:textId="11489EB7" w:rsidR="00E70099" w:rsidRPr="00BC0B87" w:rsidRDefault="00B5579F" w:rsidP="00BC0B87">
      <w:pPr>
        <w:pStyle w:val="Heading1"/>
      </w:pPr>
      <w:bookmarkStart w:id="71" w:name="_Toc506151301"/>
      <w:r w:rsidRPr="00BC0B87">
        <w:lastRenderedPageBreak/>
        <w:t xml:space="preserve">4. </w:t>
      </w:r>
      <w:bookmarkEnd w:id="67"/>
      <w:r w:rsidR="006E203D">
        <w:t>Conformance</w:t>
      </w:r>
      <w:bookmarkEnd w:id="71"/>
    </w:p>
    <w:p w14:paraId="0EBBC76C" w14:textId="047996F4" w:rsidR="00B61287" w:rsidRDefault="00B5579F" w:rsidP="00B501E2">
      <w:pPr>
        <w:pStyle w:val="BodyText"/>
      </w:pPr>
      <w:bookmarkStart w:id="72"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73" w:name="_Toc382939125"/>
      <w:bookmarkStart w:id="74" w:name="_Toc418422337"/>
      <w:bookmarkStart w:id="75" w:name="_Toc382939124"/>
      <w:bookmarkStart w:id="76" w:name="_Toc418422336"/>
      <w:bookmarkStart w:id="77" w:name="_Toc292350665"/>
      <w:bookmarkStart w:id="78" w:name="_Toc506151302"/>
      <w:bookmarkEnd w:id="68"/>
      <w:bookmarkEnd w:id="69"/>
      <w:bookmarkEnd w:id="72"/>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8"/>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3"/>
      <w:bookmarkEnd w:id="74"/>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5"/>
    <w:bookmarkEnd w:id="76"/>
    <w:p w14:paraId="4EC18850" w14:textId="55929C02"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BB3F61">
        <w:t>five metrics:</w:t>
      </w:r>
    </w:p>
    <w:p w14:paraId="687D6A3E" w14:textId="4E45DB90"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6E01EECE"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5D1D1C" w:rsidRDefault="005D1D1C"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5D1D1C" w:rsidRDefault="005D1D1C">
                            <w:pPr>
                              <w:rPr>
                                <w:sz w:val="22"/>
                                <w:highlight w:val="yellow"/>
                              </w:rPr>
                            </w:pPr>
                          </w:p>
                          <w:p w14:paraId="4A87E5AA" w14:textId="2663FB2B" w:rsidR="005D1D1C" w:rsidRPr="00215BA8" w:rsidRDefault="005D1D1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5D1D1C" w:rsidRDefault="005D1D1C"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5D1D1C" w:rsidRDefault="005D1D1C">
                      <w:pPr>
                        <w:rPr>
                          <w:sz w:val="22"/>
                          <w:highlight w:val="yellow"/>
                        </w:rPr>
                      </w:pPr>
                    </w:p>
                    <w:p w14:paraId="4A87E5AA" w14:textId="2663FB2B" w:rsidR="005D1D1C" w:rsidRPr="00215BA8" w:rsidRDefault="005D1D1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 xml:space="preserve">n </w:t>
      </w:r>
      <w:proofErr w:type="spellStart"/>
      <w:r w:rsidR="00CA49CD">
        <w:rPr>
          <w:rStyle w:val="StyleVisioncontentC0000000009723E70"/>
          <w:i w:val="0"/>
          <w:color w:val="auto"/>
        </w:rPr>
        <w:t>iso</w:t>
      </w:r>
      <w:proofErr w:type="spellEnd"/>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67DDA0F2" w:rsidR="000A5B98" w:rsidRDefault="004B6352" w:rsidP="002A6122">
      <w:pPr>
        <w:pStyle w:val="3"/>
        <w:rPr>
          <w:rStyle w:val="StyleVisioncontentC0000000009723E70"/>
          <w:i w:val="0"/>
          <w:color w:val="auto"/>
        </w:rPr>
      </w:pPr>
      <w:r>
        <w:rPr>
          <w:rStyle w:val="StyleVisioncontentC0000000009723E70"/>
          <w:i w:val="0"/>
          <w:color w:val="auto"/>
        </w:rPr>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Pr>
          <w:rStyle w:val="StyleVisioncontentC0000000009723E70"/>
          <w:i w:val="0"/>
          <w:color w:val="auto"/>
        </w:rPr>
        <w:t>five</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the location of each image quality assessment module.</w:t>
      </w:r>
    </w:p>
    <w:p w14:paraId="47B36557" w14:textId="2B3E5B3F" w:rsidR="00DF278A" w:rsidRDefault="00DF278A" w:rsidP="00215BA8">
      <w:pPr>
        <w:widowControl/>
        <w:autoSpaceDE/>
        <w:autoSpaceDN/>
        <w:adjustRightInd/>
        <w:spacing w:before="269" w:after="269"/>
        <w:rPr>
          <w:szCs w:val="22"/>
        </w:rPr>
      </w:pPr>
      <w:r>
        <w:rPr>
          <w:rStyle w:val="StyleVisioncontentC0000000009723E70"/>
          <w:i w:val="0"/>
          <w:color w:val="auto"/>
        </w:rPr>
        <w:lastRenderedPageBreak/>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w:t>
      </w:r>
      <w:proofErr w:type="spellStart"/>
      <w:r>
        <w:rPr>
          <w:rStyle w:val="StyleVisioncontentC0000000009723E70"/>
          <w:i w:val="0"/>
          <w:color w:val="auto"/>
        </w:rPr>
        <w:t>sigmas</w:t>
      </w:r>
      <w:proofErr w:type="spellEnd"/>
      <w:r>
        <w:rPr>
          <w:rStyle w:val="StyleVisioncontentC0000000009723E70"/>
          <w:i w:val="0"/>
          <w:color w:val="auto"/>
        </w:rPr>
        <w:t xml:space="preserve">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xml:space="preserve">. The resulting </w:t>
      </w:r>
      <w:proofErr w:type="gramStart"/>
      <w:r>
        <w:rPr>
          <w:rStyle w:val="StyleVisioncontentC0000000009723E70"/>
          <w:i w:val="0"/>
          <w:color w:val="auto"/>
        </w:rPr>
        <w:t>X</w:t>
      </w:r>
      <w:r w:rsidR="006750A0">
        <w:rPr>
          <w:rStyle w:val="StyleVisioncontentC0000000009723E70"/>
          <w:i w:val="0"/>
          <w:color w:val="auto"/>
        </w:rPr>
        <w:t>,</w:t>
      </w:r>
      <w:r>
        <w:rPr>
          <w:rStyle w:val="StyleVisioncontentC0000000009723E70"/>
          <w:i w:val="0"/>
          <w:color w:val="auto"/>
        </w:rPr>
        <w:t>Y</w:t>
      </w:r>
      <w:proofErr w:type="gramEnd"/>
      <w:r>
        <w:rPr>
          <w:rStyle w:val="StyleVisioncontentC0000000009723E70"/>
          <w:i w:val="0"/>
          <w:color w:val="auto"/>
        </w:rPr>
        <w:t xml:space="preserve">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 xml:space="preserve">is calculated as the volume of an ellipsoid with semi-axis lengths of X, Y, and Z PSF </w:t>
      </w:r>
      <w:proofErr w:type="spellStart"/>
      <w:r w:rsidR="00F259B1">
        <w:rPr>
          <w:rStyle w:val="StyleVisioncontentC0000000009723E70"/>
          <w:i w:val="0"/>
          <w:color w:val="auto"/>
        </w:rPr>
        <w:t>sigmas</w:t>
      </w:r>
      <w:proofErr w:type="spellEnd"/>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w:t>
      </w:r>
      <w:r w:rsidR="00353D98">
        <w:rPr>
          <w:szCs w:val="22"/>
        </w:rPr>
        <w:t xml:space="preserve"> </w:t>
      </w:r>
      <w:r w:rsidR="00155AC1">
        <w:rPr>
          <w:szCs w:val="22"/>
        </w:rPr>
        <w:fldChar w:fldCharType="begin"/>
      </w:r>
      <w:r w:rsidR="00155AC1">
        <w:rPr>
          <w:szCs w:val="22"/>
        </w:rPr>
        <w:instrText xml:space="preserve"> ADDIN EN.CITE &lt;EndNote&gt;&lt;Cite&gt;&lt;Author&gt;Vannier&lt;/Author&gt;&lt;Year&gt;1993&lt;/Year&gt;&lt;RecNum&gt;2300&lt;/RecNum&gt;&lt;DisplayText&gt;(46)&lt;/DisplayText&gt;&lt;record&gt;&lt;rec-number&gt;2300&lt;/rec-number&gt;&lt;foreign-keys&gt;&lt;key app="EN" db-id="wva5zvttcsfpdted5p0vwdw8at2599sftxdf" timestamp="1518022515"&gt;2300&lt;/key&gt;&lt;/foreign-keys&gt;&lt;ref-type name="Journal Article"&gt;17&lt;/ref-type&gt;&lt;contributors&gt;&lt;authors&gt;&lt;author&gt;Vannier, M. W.&lt;/author&gt;&lt;author&gt;Wang, G. E.&lt;/author&gt;&lt;/authors&gt;&lt;/contributors&gt;&lt;auth-address&gt;Mallinckrodt Institute, St. Louis.&lt;/auth-address&gt;&lt;titles&gt;&lt;title&gt;Spiral CT refines imaging of temporal bone disorders&lt;/title&gt;&lt;secondary-title&gt;Diagn Imaging (San Franc)&lt;/secondary-title&gt;&lt;/titles&gt;&lt;periodical&gt;&lt;full-title&gt;Diagn Imaging (San Franc)&lt;/full-title&gt;&lt;/periodical&gt;&lt;pages&gt;116-21&lt;/pages&gt;&lt;volume&gt;15&lt;/volume&gt;&lt;number&gt;11&lt;/number&gt;&lt;keywords&gt;&lt;keyword&gt;Algorithms&lt;/keyword&gt;&lt;keyword&gt;Cochlear Implants&lt;/keyword&gt;&lt;keyword&gt;Ear Diseases/diagnostic imaging&lt;/keyword&gt;&lt;keyword&gt;Equipment Design&lt;/keyword&gt;&lt;keyword&gt;Evaluation Studies as Topic&lt;/keyword&gt;&lt;keyword&gt;Humans&lt;/keyword&gt;&lt;keyword&gt;Image Enhancement&lt;/keyword&gt;&lt;keyword&gt;Magnetic Resonance Imaging&lt;/keyword&gt;&lt;keyword&gt;Temporal Bone/anatomy &amp;amp; histology/*diagnostic imaging&lt;/keyword&gt;&lt;keyword&gt;Tomography, X-Ray Computed/instrumentation/methods&lt;/keyword&gt;&lt;/keywords&gt;&lt;dates&gt;&lt;year&gt;1993&lt;/year&gt;&lt;pub-dates&gt;&lt;date&gt;Nov&lt;/date&gt;&lt;/pub-dates&gt;&lt;/dates&gt;&lt;isbn&gt;0194-2514 (Print)&amp;#xD;0194-2514 (Linking)&lt;/isbn&gt;&lt;accession-num&gt;10172001&lt;/accession-num&gt;&lt;urls&gt;&lt;related-urls&gt;&lt;url&gt;https://www.ncbi.nlm.nih.gov/pubmed/10172001&lt;/url&gt;&lt;/related-urls&gt;&lt;/urls&gt;&lt;/record&gt;&lt;/Cite&gt;&lt;/EndNote&gt;</w:instrText>
      </w:r>
      <w:r w:rsidR="00155AC1">
        <w:rPr>
          <w:szCs w:val="22"/>
        </w:rPr>
        <w:fldChar w:fldCharType="separate"/>
      </w:r>
      <w:r w:rsidR="00155AC1">
        <w:rPr>
          <w:noProof/>
          <w:szCs w:val="22"/>
        </w:rPr>
        <w:t>(46)</w:t>
      </w:r>
      <w:r w:rsidR="00155AC1">
        <w:rPr>
          <w:szCs w:val="22"/>
        </w:rPr>
        <w:fldChar w:fldCharType="end"/>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936269F" w14:textId="7C29E441"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w:t>
      </w:r>
      <w:proofErr w:type="gramStart"/>
      <w:r w:rsidR="00437260">
        <w:rPr>
          <w:rStyle w:val="StyleVisioncontentC0000000009723E70"/>
          <w:i w:val="0"/>
          <w:color w:val="auto"/>
        </w:rPr>
        <w:t>1</w:t>
      </w:r>
      <w:r w:rsidR="00516A65">
        <w:rPr>
          <w:rStyle w:val="StyleVisioncontentC0000000009723E70"/>
          <w:i w:val="0"/>
          <w:color w:val="auto"/>
        </w:rPr>
        <w:t>0 degree</w:t>
      </w:r>
      <w:proofErr w:type="gramEnd"/>
      <w:r w:rsidR="00516A65">
        <w:rPr>
          <w:rStyle w:val="StyleVisioncontentC0000000009723E70"/>
          <w:i w:val="0"/>
          <w:color w:val="auto"/>
        </w:rPr>
        <w:t xml:space="preserv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minus the measured mean HU for Air represents the maximum observed contrast due to edge enhancement (</w:t>
      </w:r>
      <w:proofErr w:type="spellStart"/>
      <w:r w:rsidR="0069471F">
        <w:rPr>
          <w:rStyle w:val="StyleVisioncontentC0000000009723E70"/>
          <w:i w:val="0"/>
          <w:color w:val="auto"/>
        </w:rPr>
        <w:t>EEm</w:t>
      </w:r>
      <w:proofErr w:type="spellEnd"/>
      <w:r w:rsidR="0069471F">
        <w:rPr>
          <w:rStyle w:val="StyleVisioncontentC0000000009723E70"/>
          <w:i w:val="0"/>
          <w:color w:val="auto"/>
        </w:rPr>
        <w:t xml:space="preserve">). </w:t>
      </w:r>
      <w:r w:rsidR="00437260">
        <w:rPr>
          <w:rStyle w:val="StyleVisioncontentC0000000009723E70"/>
          <w:i w:val="0"/>
          <w:color w:val="auto"/>
        </w:rPr>
        <w:t>The reference level of edge enhancement (</w:t>
      </w:r>
      <w:proofErr w:type="spellStart"/>
      <w:r w:rsidR="00437260">
        <w:rPr>
          <w:rStyle w:val="StyleVisioncontentC0000000009723E70"/>
          <w:i w:val="0"/>
          <w:color w:val="auto"/>
        </w:rPr>
        <w:t>EEr</w:t>
      </w:r>
      <w:proofErr w:type="spellEnd"/>
      <w:r w:rsidR="00437260">
        <w:rPr>
          <w:rStyle w:val="StyleVisioncontentC0000000009723E70"/>
          <w:i w:val="0"/>
          <w:color w:val="auto"/>
        </w:rPr>
        <w:t>)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2680AC2C"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 xml:space="preserve">the </w:t>
      </w:r>
      <w:r w:rsidR="00EC056F">
        <w:rPr>
          <w:rStyle w:val="StyleVisioncontentC0000000009723E70"/>
          <w:i w:val="0"/>
          <w:color w:val="auto"/>
        </w:rPr>
        <w:t xml:space="preserve">root </w:t>
      </w:r>
      <w:r w:rsidR="00217BCC">
        <w:rPr>
          <w:rStyle w:val="StyleVisioncontentC0000000009723E70"/>
          <w:i w:val="0"/>
          <w:color w:val="auto"/>
        </w:rPr>
        <w:t>mean square error (</w:t>
      </w:r>
      <w:r w:rsidR="00EC056F">
        <w:rPr>
          <w:rStyle w:val="StyleVisioncontentC0000000009723E70"/>
          <w:i w:val="0"/>
          <w:color w:val="auto"/>
        </w:rPr>
        <w:t>R</w:t>
      </w:r>
      <w:r w:rsidR="00217BCC">
        <w:rPr>
          <w:rStyle w:val="StyleVisioncontentC0000000009723E70"/>
          <w:i w:val="0"/>
          <w:color w:val="auto"/>
        </w:rPr>
        <w:t>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 xml:space="preserve">The geometry of a perfect uncapped cylinder is used for the ideal reference object surface and marching cubes with a threshold halfway between the measured mean Delrin HU density and the measured mean Air HU </w:t>
      </w:r>
      <w:r w:rsidR="00217BCC">
        <w:lastRenderedPageBreak/>
        <w:t>density is used for the outer cylindrical surface.</w:t>
      </w:r>
      <w:bookmarkStart w:id="79" w:name="IDX"/>
      <w:bookmarkEnd w:id="77"/>
      <w:bookmarkEnd w:id="79"/>
    </w:p>
    <w:p w14:paraId="0E7D8646" w14:textId="69F3F997" w:rsidR="00496927" w:rsidRPr="00A203F2" w:rsidRDefault="00496927" w:rsidP="00B501E2">
      <w:pPr>
        <w:pStyle w:val="Heading3"/>
        <w:rPr>
          <w:rStyle w:val="StyleVisiontextC00000000096B03D0"/>
          <w:rFonts w:cs="Calibri"/>
          <w:szCs w:val="24"/>
        </w:rPr>
      </w:pPr>
      <w:bookmarkStart w:id="80"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29194B2B"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5"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C06D45">
        <w:rPr>
          <w:rStyle w:val="StyleVisiontextC00000000096B03D0"/>
        </w:rPr>
        <w:t>O=</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6"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w:t>
      </w:r>
      <w:proofErr w:type="spellStart"/>
      <w:r w:rsidRPr="009B41E9">
        <w:rPr>
          <w:rStyle w:val="StyleVisiontextC00000000096B03D0"/>
        </w:rPr>
        <w:t>xls</w:t>
      </w:r>
      <w:proofErr w:type="spellEnd"/>
      <w:r w:rsidRPr="009B41E9">
        <w:rPr>
          <w:rStyle w:val="StyleVisiontextC00000000096B03D0"/>
        </w:rPr>
        <w:t xml:space="preserve">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w:t>
      </w:r>
      <w:proofErr w:type="spellStart"/>
      <w:r w:rsidRPr="009B41E9">
        <w:rPr>
          <w:rStyle w:val="StyleVisiontextC00000000096B03D0"/>
        </w:rPr>
        <w:t>xls</w:t>
      </w:r>
      <w:proofErr w:type="spellEnd"/>
      <w:r w:rsidRPr="009B41E9">
        <w:rPr>
          <w:rStyle w:val="StyleVisiontextC00000000096B03D0"/>
        </w:rPr>
        <w:t xml:space="preserve">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5850AA67"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 xml:space="preserve">volum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17" w:history="1">
        <w:r w:rsidR="006C2EAF" w:rsidRPr="006C2EAF">
          <w:rPr>
            <w:rStyle w:val="Hyperlink"/>
          </w:rPr>
          <w:t>QIBA Small Lung Nodule Profile Wiki page</w:t>
        </w:r>
      </w:hyperlink>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r w:rsidR="006317D1">
        <w:rPr>
          <w:rStyle w:val="StyleVisiontextC00000000096B03D0"/>
        </w:rPr>
        <w:t xml:space="preserve"> Measurement linearity needs to </w:t>
      </w:r>
      <w:proofErr w:type="spellStart"/>
      <w:r w:rsidR="006317D1">
        <w:rPr>
          <w:rStyle w:val="StyleVisiontextC00000000096B03D0"/>
        </w:rPr>
        <w:t>shown</w:t>
      </w:r>
      <w:proofErr w:type="spellEnd"/>
      <w:r w:rsidR="006317D1">
        <w:rPr>
          <w:rStyle w:val="StyleVisiontextC00000000096B03D0"/>
        </w:rPr>
        <w:t xml:space="preserve"> and the slope has to be close to 1.0 (within 5%).</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81" w:name="_Toc506151303"/>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81"/>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 xml:space="preserve">for a specific </w:t>
      </w:r>
      <w:r>
        <w:lastRenderedPageBreak/>
        <w:t>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 xml:space="preserve">a </w:t>
      </w:r>
      <w:proofErr w:type="gramStart"/>
      <w:r w:rsidR="006855A0">
        <w:t>2</w:t>
      </w:r>
      <w:r w:rsidR="00122205">
        <w:rPr>
          <w:vertAlign w:val="superscript"/>
        </w:rPr>
        <w:t>4</w:t>
      </w:r>
      <w:r w:rsidR="00A873F4">
        <w:t xml:space="preserve"> </w:t>
      </w:r>
      <w:r w:rsidR="006855A0">
        <w:t>full</w:t>
      </w:r>
      <w:proofErr w:type="gramEnd"/>
      <w:r w:rsidR="006855A0">
        <w:t xml:space="preserve"> factorial DOE will be </w:t>
      </w:r>
      <w:r w:rsidR="00A873F4">
        <w:t xml:space="preserve">defined and </w:t>
      </w:r>
      <w:r w:rsidR="006855A0">
        <w:t xml:space="preserve">performed with variation on </w:t>
      </w:r>
      <w:proofErr w:type="spellStart"/>
      <w:r w:rsidR="006855A0">
        <w:t>mAs</w:t>
      </w:r>
      <w:proofErr w:type="spellEnd"/>
      <w:r w:rsidR="006855A0">
        <w:t xml:space="preserve">,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proofErr w:type="spellStart"/>
      <w:r>
        <w:t>mAs</w:t>
      </w:r>
      <w:proofErr w:type="spellEnd"/>
      <w:r>
        <w:tab/>
      </w:r>
      <w:r>
        <w:tab/>
      </w:r>
      <w:r>
        <w:tab/>
      </w:r>
      <w:r w:rsidR="000371AB">
        <w:tab/>
        <w:t>4</w:t>
      </w:r>
      <w:r w:rsidR="00095D4D">
        <w:t>0</w:t>
      </w:r>
    </w:p>
    <w:p w14:paraId="0018328F" w14:textId="63C44054" w:rsidR="00A873F4" w:rsidRDefault="00A873F4" w:rsidP="00547F69">
      <w:pPr>
        <w:pStyle w:val="ListParagraph"/>
        <w:ind w:firstLine="720"/>
      </w:pPr>
      <w:proofErr w:type="spellStart"/>
      <w:r>
        <w:t>kVp</w:t>
      </w:r>
      <w:proofErr w:type="spellEnd"/>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8D0D9A3" w:rsidR="00A873F4" w:rsidRDefault="00A873F4" w:rsidP="00547F69">
      <w:pPr>
        <w:pStyle w:val="ListParagraph"/>
      </w:pPr>
      <w:r>
        <w:t>W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scans of the recommended CT acquisition protocol (</w:t>
      </w:r>
      <w:proofErr w:type="gramStart"/>
      <w:r w:rsidR="00CD7471">
        <w:t>A,B</w:t>
      </w:r>
      <w:proofErr w:type="gramEnd"/>
      <w:r w:rsidR="00CD7471">
        <w:t xml:space="preserve">,C) and </w:t>
      </w:r>
      <w:r w:rsidR="009B6AD3">
        <w:t xml:space="preserve">16 CT scans that systematically vary </w:t>
      </w:r>
      <w:proofErr w:type="spellStart"/>
      <w:r w:rsidR="009B6AD3">
        <w:t>mAs</w:t>
      </w:r>
      <w:proofErr w:type="spellEnd"/>
      <w:r w:rsidR="009B6AD3">
        <w:t>,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lastRenderedPageBreak/>
        <w:tab/>
      </w:r>
      <w:r w:rsidRPr="00547F69">
        <w:rPr>
          <w:u w:val="single"/>
        </w:rPr>
        <w:t>Experiment #</w:t>
      </w:r>
      <w:r w:rsidRPr="00547F69">
        <w:rPr>
          <w:u w:val="single"/>
        </w:rPr>
        <w:tab/>
      </w:r>
      <w:proofErr w:type="spellStart"/>
      <w:r w:rsidRPr="00547F69">
        <w:rPr>
          <w:u w:val="single"/>
        </w:rPr>
        <w:t>mAs</w:t>
      </w:r>
      <w:proofErr w:type="spellEnd"/>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8F3F985" w:rsidR="00066D58" w:rsidRDefault="00095D4D" w:rsidP="00547F69">
      <w:pPr>
        <w:pStyle w:val="ListParagraph"/>
      </w:pPr>
      <w:r>
        <w:tab/>
      </w:r>
      <w:r>
        <w:tab/>
      </w:r>
      <w:r w:rsidR="00066D58">
        <w:t>A</w:t>
      </w:r>
      <w:r w:rsidR="00066D58">
        <w:tab/>
      </w:r>
      <w:r w:rsidR="000371AB">
        <w:t>4</w:t>
      </w:r>
      <w:r w:rsidR="00066D58">
        <w:t>0</w:t>
      </w:r>
      <w:r w:rsidR="00066D58">
        <w:tab/>
      </w:r>
      <w:r w:rsidR="006178CB">
        <w:t>30.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r>
      <w:proofErr w:type="gramStart"/>
      <w:r w:rsidR="00066D58">
        <w:t>[  -</w:t>
      </w:r>
      <w:proofErr w:type="gramEnd"/>
      <w:r w:rsidR="00066D58">
        <w:t>,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r>
      <w:proofErr w:type="gramStart"/>
      <w:r w:rsidR="00066D58">
        <w:t>[  -</w:t>
      </w:r>
      <w:proofErr w:type="gramEnd"/>
      <w:r w:rsidR="00066D58">
        <w:t xml:space="preserve">.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r>
      <w:proofErr w:type="gramStart"/>
      <w:r w:rsidR="00066D58">
        <w:t xml:space="preserve">[ </w:t>
      </w:r>
      <w:r w:rsidR="00D8464F">
        <w:t xml:space="preserve"> -</w:t>
      </w:r>
      <w:proofErr w:type="gramEnd"/>
      <w:r w:rsidR="00D8464F">
        <w:t xml:space="preserve">,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r>
      <w:proofErr w:type="gramStart"/>
      <w:r>
        <w:t>[  +</w:t>
      </w:r>
      <w:proofErr w:type="gramEnd"/>
      <w:r>
        <w:t>,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r>
      <w:proofErr w:type="gramStart"/>
      <w:r>
        <w:t>[  +</w:t>
      </w:r>
      <w:proofErr w:type="gramEnd"/>
      <w:r>
        <w:t>.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r>
      <w:proofErr w:type="gramStart"/>
      <w:r>
        <w:t>[  +</w:t>
      </w:r>
      <w:proofErr w:type="gramEnd"/>
      <w:r>
        <w:t>.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r>
      <w:proofErr w:type="gramStart"/>
      <w:r>
        <w:t>[  +</w:t>
      </w:r>
      <w:proofErr w:type="gramEnd"/>
      <w:r>
        <w:t>,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r>
      <w:proofErr w:type="gramStart"/>
      <w:r>
        <w:t>[  +</w:t>
      </w:r>
      <w:proofErr w:type="gramEnd"/>
      <w:r>
        <w:t>,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r>
      <w:proofErr w:type="gramStart"/>
      <w:r>
        <w:t>[  +</w:t>
      </w:r>
      <w:proofErr w:type="gramEnd"/>
      <w:r>
        <w:t>,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r>
      <w:proofErr w:type="gramStart"/>
      <w:r>
        <w:t>[  +</w:t>
      </w:r>
      <w:proofErr w:type="gramEnd"/>
      <w:r>
        <w:t>,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r>
      <w:proofErr w:type="gramStart"/>
      <w:r>
        <w:t>[  +</w:t>
      </w:r>
      <w:proofErr w:type="gramEnd"/>
      <w:r>
        <w:t>,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18"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0C7F0E8" w14:textId="2B6456FA" w:rsidR="0048139D"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The phantom nodule dataset and the clinical nodule dataset </w:t>
      </w:r>
      <w:r w:rsidR="006C2EAF">
        <w:t xml:space="preserve">is </w:t>
      </w:r>
      <w:r w:rsidR="00BB17CA">
        <w:t>available</w:t>
      </w:r>
      <w:r w:rsidR="006C2EAF">
        <w:t xml:space="preserve"> for download</w:t>
      </w:r>
      <w:r w:rsidR="00BB17CA">
        <w:t xml:space="preserve"> </w:t>
      </w:r>
      <w:r w:rsidR="006C2EAF">
        <w:t xml:space="preserve">through a link in the Conformance Section of the </w:t>
      </w:r>
      <w:hyperlink r:id="rId19" w:history="1">
        <w:r w:rsidR="006C2EAF" w:rsidRPr="006C2EAF">
          <w:rPr>
            <w:rStyle w:val="Hyperlink"/>
          </w:rPr>
          <w:t>QIBA Small Lung Nodule Profile Wiki page</w:t>
        </w:r>
      </w:hyperlink>
      <w:r w:rsidR="00BB17CA">
        <w:t xml:space="preserve">. </w:t>
      </w:r>
      <w:r w:rsidR="0048139D">
        <w:t xml:space="preserve">In addition, a template analysis software measurement spreadsheet for measurement findings </w:t>
      </w:r>
      <w:r w:rsidR="006C2EAF">
        <w:t xml:space="preserve">is </w:t>
      </w:r>
      <w:r w:rsidR="0048139D">
        <w:lastRenderedPageBreak/>
        <w:t xml:space="preserve">available </w:t>
      </w:r>
      <w:r w:rsidR="006C2EAF">
        <w:t xml:space="preserve">through a link in the Conformance Section of the </w:t>
      </w:r>
      <w:hyperlink r:id="rId20"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37572F6E"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7D2FE436"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r w:rsidR="00742959">
        <w:t>, with 95% confidence</w:t>
      </w:r>
      <w:r>
        <w:t>.</w:t>
      </w:r>
    </w:p>
    <w:p w14:paraId="3A2ABB3A" w14:textId="77777777" w:rsidR="00871137" w:rsidRDefault="00871137" w:rsidP="00B501E2"/>
    <w:p w14:paraId="083EC79A" w14:textId="1585C260" w:rsidR="004A7027" w:rsidRDefault="00871137" w:rsidP="00B501E2">
      <w:pPr>
        <w:rPr>
          <w:rStyle w:val="StyleVisiontextC00000000096B03D0"/>
          <w:bCs/>
          <w:szCs w:val="26"/>
          <w:u w:val="single"/>
          <w:lang w:val="x-none" w:eastAsia="x-none"/>
        </w:rPr>
      </w:pPr>
      <w:r>
        <w:t xml:space="preserve">Analysis software (including version number) that completes these steps will then be listed </w:t>
      </w:r>
      <w:r w:rsidR="006C2EAF">
        <w:t xml:space="preserve">and available in the Conformance Section of the </w:t>
      </w:r>
      <w:hyperlink r:id="rId21"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9CD5E70" w14:textId="77777777" w:rsidR="00D86A6F" w:rsidRDefault="00D86A6F">
      <w:pPr>
        <w:widowControl/>
        <w:autoSpaceDE/>
        <w:autoSpaceDN/>
        <w:adjustRightInd/>
        <w:rPr>
          <w:rStyle w:val="StyleVisiontextC00000000096B03D0"/>
          <w:rFonts w:cs="Times New Roman"/>
          <w:b/>
          <w:sz w:val="28"/>
          <w:szCs w:val="20"/>
        </w:rPr>
      </w:pPr>
      <w:r>
        <w:rPr>
          <w:rStyle w:val="StyleVisiontextC00000000096B03D0"/>
        </w:rPr>
        <w:br w:type="page"/>
      </w:r>
    </w:p>
    <w:p w14:paraId="5A6B25F5" w14:textId="6091ABEA" w:rsidR="004A4133" w:rsidRPr="00B501E2" w:rsidRDefault="0067547D" w:rsidP="00B501E2">
      <w:pPr>
        <w:pStyle w:val="Heading2"/>
        <w:rPr>
          <w:rStyle w:val="StyleVisiontextC00000000096B03D0"/>
        </w:rPr>
      </w:pPr>
      <w:bookmarkStart w:id="82" w:name="_Toc506151304"/>
      <w:r w:rsidRPr="001B440D">
        <w:rPr>
          <w:rStyle w:val="StyleVisiontextC00000000096B03D0"/>
        </w:rPr>
        <w:lastRenderedPageBreak/>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4A4133" w:rsidRPr="00B501E2">
        <w:rPr>
          <w:rStyle w:val="StyleVisiontextC00000000096B03D0"/>
        </w:rPr>
        <w:t>Procedure</w:t>
      </w:r>
      <w:bookmarkEnd w:id="82"/>
    </w:p>
    <w:p w14:paraId="63377447" w14:textId="4F6C971B" w:rsidR="000157B9" w:rsidRDefault="00FD736C" w:rsidP="00B501E2">
      <w:pPr>
        <w:widowControl/>
        <w:autoSpaceDE/>
        <w:autoSpaceDN/>
        <w:adjustRightInd/>
        <w:spacing w:before="269" w:after="269"/>
      </w:pPr>
      <w:r>
        <w:t>One way a clinical site can achieve c</w:t>
      </w:r>
      <w:r w:rsidR="00563FDB">
        <w:t>onformance to this P</w:t>
      </w:r>
      <w:r w:rsidR="00215BA8">
        <w:t xml:space="preserve">rofile is </w:t>
      </w:r>
      <w:r>
        <w:t>to</w:t>
      </w:r>
      <w:r w:rsidR="00215BA8">
        <w:t xml:space="preserve"> follow the steps below. Det</w:t>
      </w:r>
      <w:r w:rsidR="00563FDB">
        <w:t>ailed technical information on P</w:t>
      </w:r>
      <w:r w:rsidR="00215BA8">
        <w:t xml:space="preserve">rofile </w:t>
      </w:r>
      <w:r w:rsidR="00D716AC">
        <w:t>requirements</w:t>
      </w:r>
      <w:r w:rsidR="00215BA8">
        <w:t xml:space="preserve"> is provided in Section 3.</w:t>
      </w:r>
    </w:p>
    <w:p w14:paraId="2E1015D8" w14:textId="29B97023" w:rsidR="00640763" w:rsidRDefault="0011058F" w:rsidP="00B501E2">
      <w:pPr>
        <w:pStyle w:val="BodyText"/>
      </w:pPr>
      <w:r>
        <w:t xml:space="preserve">Technical assessment at a clinical site is performed in two main steps. The </w:t>
      </w:r>
      <w:r w:rsidR="00640763" w:rsidRPr="00B501E2">
        <w:rPr>
          <w:b/>
        </w:rPr>
        <w:t>Technical A</w:t>
      </w:r>
      <w:r w:rsidRPr="00B501E2">
        <w:rPr>
          <w:b/>
        </w:rPr>
        <w:t xml:space="preserve">ssessment </w:t>
      </w:r>
      <w:r w:rsidR="00FA0AB8">
        <w:rPr>
          <w:b/>
        </w:rPr>
        <w:t>to Prepare f</w:t>
      </w:r>
      <w:r w:rsidR="00640763" w:rsidRPr="00B501E2">
        <w:rPr>
          <w:b/>
        </w:rPr>
        <w:t xml:space="preserve">or Lung Nodule Measurement </w:t>
      </w:r>
      <w:r w:rsidRPr="00427E89">
        <w:t>(</w:t>
      </w:r>
      <w:r w:rsidRPr="00B501E2">
        <w:rPr>
          <w:b/>
        </w:rPr>
        <w:t>Section</w:t>
      </w:r>
      <w:r w:rsidR="00D716AC">
        <w:rPr>
          <w:b/>
        </w:rPr>
        <w:t xml:space="preserve"> 4.3</w:t>
      </w:r>
      <w:r w:rsidRPr="00B501E2">
        <w:rPr>
          <w:b/>
        </w:rPr>
        <w:t>.1</w:t>
      </w:r>
      <w:r w:rsidRPr="00427E89">
        <w:t xml:space="preserve">) </w:t>
      </w:r>
      <w:r w:rsidR="00D716AC">
        <w:t xml:space="preserve">verifies that the vendor equipment </w:t>
      </w:r>
      <w:r w:rsidR="00640763">
        <w:t xml:space="preserve">to be </w:t>
      </w:r>
      <w:r w:rsidR="00D716AC">
        <w:t xml:space="preserve">used at the </w:t>
      </w:r>
      <w:r w:rsidR="00640763">
        <w:t xml:space="preserve">clinical site, including the image acquisition protocol, </w:t>
      </w:r>
      <w:r w:rsidR="00D716AC">
        <w:t xml:space="preserve">complies </w:t>
      </w:r>
      <w:r w:rsidR="00563FDB">
        <w:t>with this P</w:t>
      </w:r>
      <w:r w:rsidR="00640763">
        <w:t xml:space="preserve">rofile. The </w:t>
      </w:r>
      <w:r w:rsidR="00640763" w:rsidRPr="00B501E2">
        <w:rPr>
          <w:b/>
        </w:rPr>
        <w:t>Per</w:t>
      </w:r>
      <w:r w:rsidR="00640763">
        <w:rPr>
          <w:b/>
        </w:rPr>
        <w:t>forming Lung Nodule Measurement</w:t>
      </w:r>
      <w:r w:rsidR="00640763">
        <w:t xml:space="preserve"> (</w:t>
      </w:r>
      <w:r w:rsidR="00640763" w:rsidRPr="00B501E2">
        <w:rPr>
          <w:b/>
        </w:rPr>
        <w:t>Section 4.3.2</w:t>
      </w:r>
      <w:r w:rsidR="00640763">
        <w:t xml:space="preserve">) outlines the </w:t>
      </w:r>
      <w:r w:rsidR="00D86A6F">
        <w:t xml:space="preserve">verification </w:t>
      </w:r>
      <w:r w:rsidR="00640763">
        <w:t xml:space="preserve">steps </w:t>
      </w:r>
      <w:r w:rsidR="00D86A6F">
        <w:t>needed</w:t>
      </w:r>
      <w:r w:rsidR="00640763">
        <w:t xml:space="preserve"> </w:t>
      </w:r>
      <w:r w:rsidR="00D86A6F">
        <w:t xml:space="preserve">for </w:t>
      </w:r>
      <w:r w:rsidR="00640763">
        <w:t>lung nodule analysis</w:t>
      </w:r>
      <w:r w:rsidR="00D86A6F">
        <w:t>.</w:t>
      </w:r>
    </w:p>
    <w:p w14:paraId="1359A15A" w14:textId="25F13D4E" w:rsidR="00215BA8" w:rsidRPr="00AE79C6" w:rsidRDefault="0067547D" w:rsidP="00B501E2">
      <w:pPr>
        <w:pStyle w:val="Heading3"/>
      </w:pPr>
      <w:r w:rsidRPr="001B440D">
        <w:t>4.3</w:t>
      </w:r>
      <w:r w:rsidR="00724601" w:rsidRPr="00AE79C6">
        <w:t xml:space="preserve">.1 </w:t>
      </w:r>
      <w:r w:rsidR="000E2F24">
        <w:rPr>
          <w:lang w:val="en-US"/>
        </w:rPr>
        <w:t>Preparing</w:t>
      </w:r>
      <w:r w:rsidR="00215BA8" w:rsidRPr="001B440D">
        <w:t xml:space="preserve"> For Lung Nodule Measurement</w:t>
      </w:r>
    </w:p>
    <w:p w14:paraId="708FB470" w14:textId="77777777" w:rsidR="00215BA8" w:rsidRPr="00E87F78" w:rsidRDefault="00215BA8">
      <w:pPr>
        <w:widowControl/>
        <w:autoSpaceDE/>
        <w:autoSpaceDN/>
        <w:adjustRightInd/>
        <w:ind w:left="284"/>
        <w:rPr>
          <w:b/>
        </w:rPr>
      </w:pPr>
      <w:r w:rsidRPr="00E87F78">
        <w:rPr>
          <w:b/>
        </w:rPr>
        <w:t xml:space="preserve">(1) </w:t>
      </w:r>
      <w:r>
        <w:rPr>
          <w:b/>
        </w:rPr>
        <w:t xml:space="preserve">CT Scanner and </w:t>
      </w:r>
      <w:r w:rsidRPr="00E87F78">
        <w:rPr>
          <w:b/>
        </w:rPr>
        <w:t>Lung Nodule Analysis Software Verification</w:t>
      </w:r>
    </w:p>
    <w:p w14:paraId="540A161C" w14:textId="77777777" w:rsidR="00215BA8" w:rsidRDefault="00215BA8">
      <w:pPr>
        <w:widowControl/>
        <w:autoSpaceDE/>
        <w:autoSpaceDN/>
        <w:adjustRightInd/>
        <w:spacing w:after="120"/>
        <w:ind w:left="567"/>
      </w:pPr>
      <w:r>
        <w:t xml:space="preserve">For each analysis software application </w:t>
      </w:r>
      <w:r w:rsidRPr="00BE10C0">
        <w:t>to be used for lung cancer screening nodule measurement:</w:t>
      </w:r>
    </w:p>
    <w:p w14:paraId="21FF1FE4" w14:textId="477EA9D4" w:rsidR="00215BA8" w:rsidRDefault="00215BA8">
      <w:pPr>
        <w:pStyle w:val="ListParagraph"/>
        <w:widowControl/>
        <w:numPr>
          <w:ilvl w:val="0"/>
          <w:numId w:val="31"/>
        </w:numPr>
        <w:autoSpaceDE/>
        <w:autoSpaceDN/>
        <w:adjustRightInd/>
        <w:spacing w:after="120"/>
        <w:ind w:left="851" w:hanging="284"/>
      </w:pPr>
      <w:r>
        <w:t xml:space="preserve">Verify that </w:t>
      </w:r>
      <w:r w:rsidR="00A95CD4">
        <w:t xml:space="preserve">the </w:t>
      </w:r>
      <w:r>
        <w:t xml:space="preserve">CT scanner manufacturer and model name is on this QIBA verified </w:t>
      </w:r>
      <w:r w:rsidR="00522F49">
        <w:t xml:space="preserve">list </w:t>
      </w:r>
      <w:r w:rsidR="006C2EAF">
        <w:t xml:space="preserve">available in the Conformance Section of the </w:t>
      </w:r>
      <w:hyperlink r:id="rId22" w:history="1">
        <w:r w:rsidR="006C2EAF" w:rsidRPr="006C2EAF">
          <w:rPr>
            <w:rStyle w:val="Hyperlink"/>
          </w:rPr>
          <w:t>QIBA Small Lung Nodule Profile Wiki page</w:t>
        </w:r>
      </w:hyperlink>
      <w:r>
        <w:t>.</w:t>
      </w:r>
    </w:p>
    <w:p w14:paraId="537740FF" w14:textId="2961818D" w:rsidR="00215BA8" w:rsidRDefault="00215BA8">
      <w:pPr>
        <w:pStyle w:val="ListParagraph"/>
        <w:widowControl/>
        <w:numPr>
          <w:ilvl w:val="0"/>
          <w:numId w:val="31"/>
        </w:numPr>
        <w:autoSpaceDE/>
        <w:autoSpaceDN/>
        <w:adjustRightInd/>
        <w:spacing w:after="120"/>
        <w:ind w:left="851" w:hanging="284"/>
      </w:pPr>
      <w:r>
        <w:t>Verify that</w:t>
      </w:r>
      <w:r w:rsidR="00C2029B">
        <w:t xml:space="preserve"> </w:t>
      </w:r>
      <w:r w:rsidR="00A95CD4">
        <w:t>the</w:t>
      </w:r>
      <w:r>
        <w:t xml:space="preserve"> software name, including version number, is on this QIBA verified </w:t>
      </w:r>
      <w:r w:rsidR="00522F49">
        <w:t xml:space="preserve">list </w:t>
      </w:r>
      <w:r w:rsidR="006C2EAF">
        <w:t xml:space="preserve">available in the Conformance Section of the </w:t>
      </w:r>
      <w:hyperlink r:id="rId23" w:history="1">
        <w:r w:rsidR="006C2EAF" w:rsidRPr="006C2EAF">
          <w:rPr>
            <w:rStyle w:val="Hyperlink"/>
          </w:rPr>
          <w:t>QIBA Small Lung Nodule Profile Wiki page</w:t>
        </w:r>
      </w:hyperlink>
      <w:r w:rsidR="00522F49">
        <w:t>.</w:t>
      </w:r>
    </w:p>
    <w:p w14:paraId="2105684E" w14:textId="77777777" w:rsidR="00215BA8" w:rsidRPr="00E87F78" w:rsidRDefault="00215BA8">
      <w:pPr>
        <w:widowControl/>
        <w:autoSpaceDE/>
        <w:autoSpaceDN/>
        <w:adjustRightInd/>
        <w:ind w:left="284"/>
        <w:rPr>
          <w:b/>
        </w:rPr>
      </w:pPr>
      <w:r w:rsidRPr="00BB3475">
        <w:rPr>
          <w:b/>
        </w:rPr>
        <w:t xml:space="preserve"> </w:t>
      </w:r>
      <w:r w:rsidRPr="00E87F78">
        <w:rPr>
          <w:b/>
        </w:rPr>
        <w:t xml:space="preserve">(2) CT </w:t>
      </w:r>
      <w:r>
        <w:rPr>
          <w:b/>
        </w:rPr>
        <w:t>QA</w:t>
      </w:r>
      <w:r w:rsidRPr="00E87F78">
        <w:rPr>
          <w:b/>
        </w:rPr>
        <w:t xml:space="preserve"> and Lung Screening Protocol Verification</w:t>
      </w:r>
    </w:p>
    <w:p w14:paraId="677F40DD" w14:textId="77777777" w:rsidR="00215BA8" w:rsidRDefault="00215BA8">
      <w:pPr>
        <w:widowControl/>
        <w:autoSpaceDE/>
        <w:autoSpaceDN/>
        <w:adjustRightInd/>
        <w:spacing w:after="120"/>
        <w:ind w:left="567"/>
      </w:pPr>
      <w:r>
        <w:t>For each CT scanner to be used for lung cancer screening nodule measurement:</w:t>
      </w:r>
    </w:p>
    <w:p w14:paraId="17E857E6" w14:textId="30338636" w:rsidR="00215BA8" w:rsidRDefault="00215BA8">
      <w:pPr>
        <w:pStyle w:val="ListParagraph"/>
        <w:widowControl/>
        <w:numPr>
          <w:ilvl w:val="0"/>
          <w:numId w:val="28"/>
        </w:numPr>
        <w:autoSpaceDE/>
        <w:autoSpaceDN/>
        <w:adjustRightInd/>
        <w:spacing w:after="120"/>
        <w:ind w:left="851" w:hanging="284"/>
        <w:contextualSpacing w:val="0"/>
      </w:pPr>
      <w:r>
        <w:t xml:space="preserve">Verify that </w:t>
      </w:r>
      <w:r w:rsidR="00A95CD4">
        <w:t xml:space="preserve">the </w:t>
      </w:r>
      <w:r>
        <w:t>CT scanner is consistently following ACR CT accreditation and manufacturer installation and maintenance requirements.</w:t>
      </w:r>
    </w:p>
    <w:p w14:paraId="4780BE76" w14:textId="609A67A2" w:rsidR="00215BA8" w:rsidRDefault="00215BA8">
      <w:pPr>
        <w:pStyle w:val="ListParagraph"/>
        <w:widowControl/>
        <w:numPr>
          <w:ilvl w:val="0"/>
          <w:numId w:val="28"/>
        </w:numPr>
        <w:autoSpaceDE/>
        <w:autoSpaceDN/>
        <w:adjustRightInd/>
        <w:spacing w:after="120"/>
        <w:ind w:left="851" w:hanging="284"/>
        <w:contextualSpacing w:val="0"/>
      </w:pPr>
      <w:r>
        <w:t xml:space="preserve">Establish a CT lung cancer screening protocol and save it on the CT scanner. </w:t>
      </w:r>
      <w:r w:rsidR="00A95CD4">
        <w:t xml:space="preserve">Sites </w:t>
      </w:r>
      <w:r>
        <w:t xml:space="preserve">may use </w:t>
      </w:r>
      <w:r w:rsidR="00A95CD4">
        <w:t xml:space="preserve">their </w:t>
      </w:r>
      <w:r>
        <w:t xml:space="preserve">existing lung screening protocol or pick a protocol from a continuously updated </w:t>
      </w:r>
      <w:r w:rsidR="00522F49" w:rsidRPr="00547F69">
        <w:t>list</w:t>
      </w:r>
      <w:r>
        <w:t xml:space="preserve"> provided by QIBA</w:t>
      </w:r>
      <w:r w:rsidR="00522F49">
        <w:t xml:space="preserve"> </w:t>
      </w:r>
      <w:r w:rsidR="006C2EAF">
        <w:t xml:space="preserve">in the Conformance Section of the </w:t>
      </w:r>
      <w:hyperlink r:id="rId24" w:history="1">
        <w:r w:rsidR="006C2EAF" w:rsidRPr="006C2EAF">
          <w:rPr>
            <w:rStyle w:val="Hyperlink"/>
          </w:rPr>
          <w:t>QIBA Small Lung Nodule Profile Wiki page</w:t>
        </w:r>
      </w:hyperlink>
      <w:r>
        <w:t>.</w:t>
      </w:r>
    </w:p>
    <w:p w14:paraId="31179FA4" w14:textId="187DCCCC" w:rsidR="00215BA8" w:rsidRDefault="00215BA8">
      <w:pPr>
        <w:pStyle w:val="ListParagraph"/>
        <w:widowControl/>
        <w:numPr>
          <w:ilvl w:val="0"/>
          <w:numId w:val="28"/>
        </w:numPr>
        <w:autoSpaceDE/>
        <w:autoSpaceDN/>
        <w:adjustRightInd/>
        <w:spacing w:after="120"/>
        <w:ind w:left="851" w:hanging="284"/>
        <w:contextualSpacing w:val="0"/>
      </w:pPr>
      <w:r>
        <w:t xml:space="preserve">CT scan </w:t>
      </w:r>
      <w:r w:rsidR="00FF7967">
        <w:t>a</w:t>
      </w:r>
      <w:r>
        <w:t xml:space="preserve"> QIBA CT </w:t>
      </w:r>
      <w:r w:rsidR="00A95CD4">
        <w:t>reference object</w:t>
      </w:r>
      <w:r>
        <w:t xml:space="preserve"> with the saved CT lung screening protocol.</w:t>
      </w:r>
    </w:p>
    <w:p w14:paraId="21E3B547" w14:textId="1E868C84"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r w:rsidRPr="00A203F2">
        <w:t>Submi</w:t>
      </w:r>
      <w:r>
        <w:t xml:space="preserve">t the CT </w:t>
      </w:r>
      <w:r w:rsidR="00A95CD4">
        <w:t>reference object</w:t>
      </w:r>
      <w:r>
        <w:t xml:space="preserve"> scan to </w:t>
      </w:r>
      <w:r w:rsidR="006C2EAF">
        <w:t xml:space="preserve">the upload site listed in the Conformance Section of the </w:t>
      </w:r>
      <w:hyperlink r:id="rId25" w:history="1">
        <w:r w:rsidR="006C2EAF" w:rsidRPr="006C2EAF">
          <w:rPr>
            <w:rStyle w:val="Hyperlink"/>
          </w:rPr>
          <w:t>QIBA Small Lung Nodule Profile Wiki page</w:t>
        </w:r>
      </w:hyperlink>
      <w:r>
        <w:t xml:space="preserve"> and obtain a passing automated image quality report. If </w:t>
      </w:r>
      <w:r w:rsidR="00A95CD4">
        <w:t xml:space="preserve">the site </w:t>
      </w:r>
      <w:r>
        <w:t>do</w:t>
      </w:r>
      <w:r w:rsidR="00A95CD4">
        <w:t>es</w:t>
      </w:r>
      <w:r>
        <w:t xml:space="preserve"> not receive a passing report, repeat steps 2(b) to 2(d) until a passing report is obtained.</w:t>
      </w:r>
    </w:p>
    <w:p w14:paraId="37AE3B09" w14:textId="0F247F5C" w:rsidR="00215BA8" w:rsidRPr="00215BA8" w:rsidRDefault="0067547D" w:rsidP="00B501E2">
      <w:pPr>
        <w:pStyle w:val="Heading3"/>
      </w:pPr>
      <w:r>
        <w:t>4.3</w:t>
      </w:r>
      <w:r w:rsidR="00724601">
        <w:t xml:space="preserve">.2 </w:t>
      </w:r>
      <w:r w:rsidR="00215BA8" w:rsidRPr="00215BA8">
        <w:t>Performing Lung Nodule Measurement</w:t>
      </w:r>
    </w:p>
    <w:p w14:paraId="321BA4BB" w14:textId="0636AD3D" w:rsidR="00215BA8" w:rsidRPr="00E87F78" w:rsidRDefault="00215BA8">
      <w:pPr>
        <w:widowControl/>
        <w:autoSpaceDE/>
        <w:autoSpaceDN/>
        <w:adjustRightInd/>
        <w:ind w:left="284"/>
        <w:rPr>
          <w:b/>
        </w:rPr>
      </w:pPr>
      <w:r w:rsidRPr="00E87F78">
        <w:rPr>
          <w:b/>
        </w:rPr>
        <w:t>(</w:t>
      </w:r>
      <w:r w:rsidR="00724601">
        <w:rPr>
          <w:b/>
        </w:rPr>
        <w:t>1</w:t>
      </w:r>
      <w:r w:rsidRPr="00E87F78">
        <w:rPr>
          <w:b/>
        </w:rPr>
        <w:t xml:space="preserve">) </w:t>
      </w: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p>
    <w:p w14:paraId="698B7951" w14:textId="77777777" w:rsidR="00215BA8" w:rsidRDefault="00215BA8">
      <w:pPr>
        <w:widowControl/>
        <w:autoSpaceDE/>
        <w:autoSpaceDN/>
        <w:adjustRightInd/>
        <w:spacing w:after="120"/>
        <w:ind w:left="567"/>
      </w:pPr>
      <w:r>
        <w:t>For each CT lung cancer screening and solid lung nodule follow-up CT scan:</w:t>
      </w:r>
    </w:p>
    <w:p w14:paraId="26B9FB09" w14:textId="7AA0B534" w:rsidR="00215BA8" w:rsidRDefault="00215BA8">
      <w:pPr>
        <w:pStyle w:val="ListParagraph"/>
        <w:widowControl/>
        <w:numPr>
          <w:ilvl w:val="0"/>
          <w:numId w:val="29"/>
        </w:numPr>
        <w:autoSpaceDE/>
        <w:autoSpaceDN/>
        <w:adjustRightInd/>
        <w:spacing w:after="120"/>
        <w:ind w:left="851" w:hanging="284"/>
        <w:contextualSpacing w:val="0"/>
      </w:pPr>
      <w:r>
        <w:t>Verify that the patient did not receive IV contrast as part of the CT study.</w:t>
      </w:r>
    </w:p>
    <w:p w14:paraId="47E03D3E"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nodule is solid, not attached to large vessels or other structures, has a largest diameter between 6mm and 10mm, and that the saved CT lung nodule protocol was used at all nodule scanning time points to be volume measured.</w:t>
      </w:r>
    </w:p>
    <w:p w14:paraId="009A5D7A"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significant artifacts (e.g. motion, streaking) are not present and that image noise is not excessive at the location of the solid nodule to be measured.</w:t>
      </w:r>
    </w:p>
    <w:p w14:paraId="3D00BEA7"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measurement of the solid nodule is free of segmentation issues.</w:t>
      </w:r>
    </w:p>
    <w:p w14:paraId="609EE263" w14:textId="02548700" w:rsidR="00215BA8" w:rsidRPr="00E87F78" w:rsidRDefault="00215BA8">
      <w:pPr>
        <w:widowControl/>
        <w:autoSpaceDE/>
        <w:autoSpaceDN/>
        <w:adjustRightInd/>
        <w:ind w:left="284"/>
        <w:rPr>
          <w:b/>
        </w:rPr>
      </w:pPr>
      <w:r>
        <w:t xml:space="preserve"> </w:t>
      </w:r>
      <w:r w:rsidRPr="00E87F78">
        <w:rPr>
          <w:b/>
        </w:rPr>
        <w:t>(</w:t>
      </w:r>
      <w:r w:rsidR="00724601">
        <w:rPr>
          <w:b/>
        </w:rPr>
        <w:t>2</w:t>
      </w:r>
      <w:r w:rsidRPr="00E87F78">
        <w:rPr>
          <w:b/>
        </w:rPr>
        <w:t xml:space="preserve">) Obtain </w:t>
      </w:r>
      <w:r>
        <w:rPr>
          <w:b/>
        </w:rPr>
        <w:t xml:space="preserve">Volumetric </w:t>
      </w:r>
      <w:r w:rsidRPr="00E87F78">
        <w:rPr>
          <w:b/>
        </w:rPr>
        <w:t>Nodule Measurement Guidance</w:t>
      </w:r>
    </w:p>
    <w:p w14:paraId="4A5FCD7A" w14:textId="77777777" w:rsidR="00215BA8" w:rsidRDefault="00215BA8">
      <w:pPr>
        <w:widowControl/>
        <w:autoSpaceDE/>
        <w:autoSpaceDN/>
        <w:adjustRightInd/>
        <w:spacing w:after="120"/>
        <w:ind w:left="567"/>
      </w:pPr>
      <w:r>
        <w:lastRenderedPageBreak/>
        <w:t xml:space="preserve">For each series of CT lung nodule measurements consisting of </w:t>
      </w:r>
      <w:proofErr w:type="gramStart"/>
      <w:r>
        <w:t>one or more time</w:t>
      </w:r>
      <w:proofErr w:type="gramEnd"/>
      <w:r>
        <w:t xml:space="preserve"> points:</w:t>
      </w:r>
    </w:p>
    <w:p w14:paraId="43955AF6" w14:textId="4978D7DE" w:rsidR="00215BA8" w:rsidRPr="00C913C9" w:rsidRDefault="00215BA8" w:rsidP="00B501E2">
      <w:pPr>
        <w:pStyle w:val="BodyText"/>
        <w:ind w:left="567"/>
      </w:pPr>
      <w:r>
        <w:t xml:space="preserve">Use </w:t>
      </w:r>
      <w:r w:rsidR="00FF7967">
        <w:t xml:space="preserve">a </w:t>
      </w:r>
      <w:r>
        <w:t xml:space="preserve">QIBA </w:t>
      </w:r>
      <w:r w:rsidR="006908FC">
        <w:t xml:space="preserve">small </w:t>
      </w:r>
      <w:r>
        <w:t xml:space="preserve">lung nodule </w:t>
      </w:r>
      <w:r w:rsidR="00563FDB">
        <w:t>P</w:t>
      </w:r>
      <w:r w:rsidRPr="00522F49">
        <w:t xml:space="preserve">rofile </w:t>
      </w:r>
      <w:r w:rsidR="00522F49" w:rsidRPr="00547F69">
        <w:t>on-line calculator</w:t>
      </w:r>
      <w:r>
        <w:t xml:space="preserve"> </w:t>
      </w:r>
      <w:r w:rsidR="006908FC">
        <w:t xml:space="preserve">listed in the Conformance Section of the </w:t>
      </w:r>
      <w:hyperlink r:id="rId26" w:history="1">
        <w:r w:rsidR="006908FC" w:rsidRPr="006C2EAF">
          <w:rPr>
            <w:rStyle w:val="Hyperlink"/>
          </w:rPr>
          <w:t>QIBA Small Lung Nodule Profile Wiki page</w:t>
        </w:r>
      </w:hyperlink>
      <w:r w:rsidR="006908FC">
        <w:t xml:space="preserve"> </w:t>
      </w:r>
      <w:r>
        <w:t>for guidance on levels of volumetric measurement error for each lung nodule measurement and change measurement.</w:t>
      </w:r>
    </w:p>
    <w:bookmarkEnd w:id="80"/>
    <w:p w14:paraId="411D944B" w14:textId="1F5EFA6B"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83" w:name="_Toc506151305"/>
      <w:r w:rsidRPr="00547F69">
        <w:rPr>
          <w:rFonts w:cs="Calibri"/>
        </w:rPr>
        <w:lastRenderedPageBreak/>
        <w:t>References</w:t>
      </w:r>
      <w:bookmarkEnd w:id="83"/>
    </w:p>
    <w:p w14:paraId="4B4E3FD8" w14:textId="77777777" w:rsidR="00155AC1" w:rsidRPr="00155AC1" w:rsidRDefault="00155AC1" w:rsidP="007F14DB">
      <w:pPr>
        <w:pStyle w:val="EndNoteBibliography"/>
        <w:ind w:left="426" w:hanging="426"/>
      </w:pPr>
      <w:r>
        <w:fldChar w:fldCharType="begin"/>
      </w:r>
      <w:r>
        <w:instrText xml:space="preserve"> ADDIN EN.REFLIST </w:instrText>
      </w:r>
      <w:r>
        <w:fldChar w:fldCharType="separate"/>
      </w:r>
      <w:r w:rsidRPr="00155AC1">
        <w:t>1.</w:t>
      </w:r>
      <w:r w:rsidRPr="00155AC1">
        <w:tab/>
        <w:t>Henschke CI, Yankelevitz DF, Libby DM, Pasmantier MW, Smith JP, Miettinen OS. Survival of patients with stage I lung cancer detected on CT screening. N Engl J Med. 2006; 355(17):1763-71.</w:t>
      </w:r>
    </w:p>
    <w:p w14:paraId="00060794" w14:textId="77777777" w:rsidR="00155AC1" w:rsidRPr="00155AC1" w:rsidRDefault="00155AC1" w:rsidP="007F14DB">
      <w:pPr>
        <w:pStyle w:val="EndNoteBibliography"/>
        <w:ind w:left="426" w:hanging="426"/>
      </w:pPr>
      <w:r w:rsidRPr="00155AC1">
        <w:t>2.</w:t>
      </w:r>
      <w:r w:rsidRPr="00155AC1">
        <w:tab/>
        <w:t>Aberle DR, Adams AM, Berg CD, et al. Reduced lung-cancer mortality with low-dose computed tomographic screening. N Engl J Med. 2011; 365(5):395-409.</w:t>
      </w:r>
    </w:p>
    <w:p w14:paraId="2BDCD188" w14:textId="77777777" w:rsidR="00155AC1" w:rsidRPr="00155AC1" w:rsidRDefault="00155AC1" w:rsidP="007F14DB">
      <w:pPr>
        <w:pStyle w:val="EndNoteBibliography"/>
        <w:ind w:left="426" w:hanging="426"/>
      </w:pPr>
      <w:r w:rsidRPr="00155AC1">
        <w:t>3.</w:t>
      </w:r>
      <w:r w:rsidRPr="00155AC1">
        <w:tab/>
        <w:t>Yankelevitz DF, Reeves AP, Kostis WJ, Zhao B, Henschke CI. Small pulmonary nodules: volumetrically determined growth rates based on CT evaluation. Radiology. 2000; 217(1):251-6.</w:t>
      </w:r>
    </w:p>
    <w:p w14:paraId="469E3857" w14:textId="77777777" w:rsidR="00155AC1" w:rsidRPr="00155AC1" w:rsidRDefault="00155AC1" w:rsidP="007F14DB">
      <w:pPr>
        <w:pStyle w:val="EndNoteBibliography"/>
        <w:ind w:left="426" w:hanging="426"/>
      </w:pPr>
      <w:r w:rsidRPr="00155AC1">
        <w:t>4.</w:t>
      </w:r>
      <w:r w:rsidRPr="00155AC1">
        <w:tab/>
        <w:t>Bolte H, Jahnke T, Schafer FK, et al. Interobserver-variability of lung nodule volumetry considering different segmentation algorithms and observer training levels. Eur J Radiol. 2007; 64(2):285-95.</w:t>
      </w:r>
    </w:p>
    <w:p w14:paraId="3D2BB282" w14:textId="77777777" w:rsidR="00155AC1" w:rsidRPr="00155AC1" w:rsidRDefault="00155AC1" w:rsidP="007F14DB">
      <w:pPr>
        <w:pStyle w:val="EndNoteBibliography"/>
        <w:ind w:left="426" w:hanging="426"/>
      </w:pPr>
      <w:r w:rsidRPr="00155AC1">
        <w:t>5.</w:t>
      </w:r>
      <w:r w:rsidRPr="00155AC1">
        <w:tab/>
        <w:t>Gierada DS, Pilgram TK, Ford M, et al. Lung cancer: interobserver agreement on interpretation of pulmonary findings at low-dose CT screening. Radiology. 2008; 246(1):265-72.</w:t>
      </w:r>
    </w:p>
    <w:p w14:paraId="4EFCCCCB" w14:textId="77777777" w:rsidR="00155AC1" w:rsidRPr="00155AC1" w:rsidRDefault="00155AC1" w:rsidP="007F14DB">
      <w:pPr>
        <w:pStyle w:val="EndNoteBibliography"/>
        <w:ind w:left="426" w:hanging="426"/>
      </w:pPr>
      <w:r w:rsidRPr="00155AC1">
        <w:t>6.</w:t>
      </w:r>
      <w:r w:rsidRPr="00155AC1">
        <w:tab/>
        <w:t>van Klaveren RJ, Oudkerk M, Prokop M, et al. Management of lung nodules detected by volume CT scanning. N Engl J Med. 2009; 361(23):2221-9.</w:t>
      </w:r>
    </w:p>
    <w:p w14:paraId="447EA324" w14:textId="77777777" w:rsidR="00155AC1" w:rsidRPr="00155AC1" w:rsidRDefault="00155AC1" w:rsidP="007F14DB">
      <w:pPr>
        <w:pStyle w:val="EndNoteBibliography"/>
        <w:ind w:left="426" w:hanging="426"/>
      </w:pPr>
      <w:r w:rsidRPr="00155AC1">
        <w:t>7.</w:t>
      </w:r>
      <w:r w:rsidRPr="00155AC1">
        <w:tab/>
        <w:t>Singh S, Pinsky P, Fineberg NS, et al. Evaluation of reader variability in the interpretation of follow-up CT scans at lung cancer screening. Radiology. 2011; 259(1):263-70.</w:t>
      </w:r>
    </w:p>
    <w:p w14:paraId="4FF7AAA5" w14:textId="77777777" w:rsidR="00155AC1" w:rsidRPr="00155AC1" w:rsidRDefault="00155AC1" w:rsidP="007F14DB">
      <w:pPr>
        <w:pStyle w:val="EndNoteBibliography"/>
        <w:ind w:left="426" w:hanging="426"/>
      </w:pPr>
      <w:r w:rsidRPr="00155AC1">
        <w:t>8.</w:t>
      </w:r>
      <w:r w:rsidRPr="00155AC1">
        <w:tab/>
        <w:t>Petrick N, Kim HJ, Clunie D, et al. Comparison of 1D, 2D, and 3D nodule sizing methods by radiologists for spherical and complex nodules on thoracic CT phantom images. Acad Radiol. 2014; 21(1):30-40.</w:t>
      </w:r>
    </w:p>
    <w:p w14:paraId="5913102D" w14:textId="77777777" w:rsidR="00155AC1" w:rsidRPr="00155AC1" w:rsidRDefault="00155AC1" w:rsidP="007F14DB">
      <w:pPr>
        <w:pStyle w:val="EndNoteBibliography"/>
        <w:ind w:left="426" w:hanging="426"/>
      </w:pPr>
      <w:r w:rsidRPr="00155AC1">
        <w:t>9.</w:t>
      </w:r>
      <w:r w:rsidRPr="00155AC1">
        <w:tab/>
        <w:t>Mulshine JL, Gierada DS, Armato SG, 3rd, et al. Role of the Quantitative Imaging Biomarker Alliance in optimizing CT for the evaluation of lung cancer screen-detected nodules. J Am Coll Radiol. 2015; 12(4):390-5.</w:t>
      </w:r>
    </w:p>
    <w:p w14:paraId="6424B3AA" w14:textId="77777777" w:rsidR="00155AC1" w:rsidRPr="00155AC1" w:rsidRDefault="00155AC1" w:rsidP="007F14DB">
      <w:pPr>
        <w:pStyle w:val="EndNoteBibliography"/>
        <w:ind w:left="426" w:hanging="426"/>
      </w:pPr>
      <w:r w:rsidRPr="00155AC1">
        <w:t>10.</w:t>
      </w:r>
      <w:r w:rsidRPr="00155AC1">
        <w:tab/>
        <w:t>Das M, Muhlenbruch G, Katoh M, et al. Automated volumetry of solid pulmonary nodules in a phantom: accuracy across different CT scanner technologies. Invest Radiol. 2007; 42(5):297-302.</w:t>
      </w:r>
    </w:p>
    <w:p w14:paraId="6849B7D1" w14:textId="77777777" w:rsidR="00155AC1" w:rsidRPr="00155AC1" w:rsidRDefault="00155AC1" w:rsidP="007F14DB">
      <w:pPr>
        <w:pStyle w:val="EndNoteBibliography"/>
        <w:ind w:left="426" w:hanging="426"/>
      </w:pPr>
      <w:r w:rsidRPr="00155AC1">
        <w:t>11.</w:t>
      </w:r>
      <w:r w:rsidRPr="00155AC1">
        <w:tab/>
        <w:t>Ravenel JG, Leue WM, Nietert PJ, Miller JV, Taylor KK, Silvestri GA. Pulmonary nodule volume: effects of reconstruction parameters on automated measurements--a phantom study. Radiology. 2008; 247(2):400-8.</w:t>
      </w:r>
    </w:p>
    <w:p w14:paraId="1487901F" w14:textId="77777777" w:rsidR="00155AC1" w:rsidRPr="00155AC1" w:rsidRDefault="00155AC1" w:rsidP="007F14DB">
      <w:pPr>
        <w:pStyle w:val="EndNoteBibliography"/>
        <w:ind w:left="426" w:hanging="426"/>
      </w:pPr>
      <w:r w:rsidRPr="00155AC1">
        <w:t>12.</w:t>
      </w:r>
      <w:r w:rsidRPr="00155AC1">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28BEBB64" w14:textId="77777777" w:rsidR="00155AC1" w:rsidRPr="00155AC1" w:rsidRDefault="00155AC1" w:rsidP="007F14DB">
      <w:pPr>
        <w:pStyle w:val="EndNoteBibliography"/>
        <w:ind w:left="426" w:hanging="426"/>
      </w:pPr>
      <w:r w:rsidRPr="00155AC1">
        <w:t>13.</w:t>
      </w:r>
      <w:r w:rsidRPr="00155AC1">
        <w:tab/>
        <w:t>Chen B, Barnhart H, Richard S, Colsher J, Amurao M, Samei E. Quantitative CT: technique dependence of volume estimation on pulmonary nodules. Phys Med Biol. 2012; 57(5):1335-48.</w:t>
      </w:r>
    </w:p>
    <w:p w14:paraId="35E05157" w14:textId="77777777" w:rsidR="00155AC1" w:rsidRPr="00155AC1" w:rsidRDefault="00155AC1" w:rsidP="007F14DB">
      <w:pPr>
        <w:pStyle w:val="EndNoteBibliography"/>
        <w:ind w:left="426" w:hanging="426"/>
      </w:pPr>
      <w:r w:rsidRPr="00155AC1">
        <w:t>14.</w:t>
      </w:r>
      <w:r w:rsidRPr="00155AC1">
        <w:tab/>
        <w:t>Larici AR, Storto ML, Torge M, et al. Automated volumetry of pulmonary nodules on multidetector CT: influence of slice thickness, reconstruction algorithm and tube current. Preliminary results. Radiol Med. 2008; 113(1):29-42.</w:t>
      </w:r>
    </w:p>
    <w:p w14:paraId="5405D4D6" w14:textId="77777777" w:rsidR="00155AC1" w:rsidRPr="00155AC1" w:rsidRDefault="00155AC1" w:rsidP="007F14DB">
      <w:pPr>
        <w:pStyle w:val="EndNoteBibliography"/>
        <w:ind w:left="426" w:hanging="426"/>
      </w:pPr>
      <w:r w:rsidRPr="00155AC1">
        <w:t>15.</w:t>
      </w:r>
      <w:r w:rsidRPr="00155AC1">
        <w:tab/>
        <w:t>Xie X, Willemink MJ, de Jong PA, et al. Small irregular pulmonary nodules in low-dose CT: observer detection sensitivity and volumetry accuracy. AJR Am J Roentgenol. 2014; 202(3):W202-9.</w:t>
      </w:r>
    </w:p>
    <w:p w14:paraId="76C2733C" w14:textId="77777777" w:rsidR="00155AC1" w:rsidRPr="00155AC1" w:rsidRDefault="00155AC1" w:rsidP="007F14DB">
      <w:pPr>
        <w:pStyle w:val="EndNoteBibliography"/>
        <w:ind w:left="426" w:hanging="426"/>
      </w:pPr>
      <w:r w:rsidRPr="00155AC1">
        <w:t>16.</w:t>
      </w:r>
      <w:r w:rsidRPr="00155AC1">
        <w:tab/>
        <w:t>Willemink MJ, Leiner T, Budde RP, et al. Systematic error in lung nodule volumetry: effect of iterative reconstruction versus filtered back projection at different CT parameters. AJR Am J Roentgenol. 2012; 199(6):1241-6.</w:t>
      </w:r>
    </w:p>
    <w:p w14:paraId="3884BB20" w14:textId="77777777" w:rsidR="00155AC1" w:rsidRPr="00155AC1" w:rsidRDefault="00155AC1" w:rsidP="007F14DB">
      <w:pPr>
        <w:pStyle w:val="EndNoteBibliography"/>
        <w:ind w:left="426" w:hanging="426"/>
      </w:pPr>
      <w:r w:rsidRPr="00155AC1">
        <w:t>17.</w:t>
      </w:r>
      <w:r w:rsidRPr="00155AC1">
        <w:tab/>
        <w:t>Wielputz MO, Lederlin M, Wroblewski J, et al. CT volumetry of artificial pulmonary nodules using an ex vivo lung phantom: influence of exposure parameters and iterative reconstruction on reproducibility. Eur J Radiol. 2013; 82(9):1577-83.</w:t>
      </w:r>
    </w:p>
    <w:p w14:paraId="09458299" w14:textId="77777777" w:rsidR="00155AC1" w:rsidRPr="00155AC1" w:rsidRDefault="00155AC1" w:rsidP="007F14DB">
      <w:pPr>
        <w:pStyle w:val="EndNoteBibliography"/>
        <w:ind w:left="426" w:hanging="426"/>
      </w:pPr>
      <w:r w:rsidRPr="00155AC1">
        <w:t>18.</w:t>
      </w:r>
      <w:r w:rsidRPr="00155AC1">
        <w:tab/>
        <w:t>Chen B, Barnhart H, Richard S, Robins M, Colsher J, Samei E. Volumetric quantification of lung nodules in CT with iterative reconstruction (ASiR and MBIR). Med Phys. 2013; 40(11):111902.</w:t>
      </w:r>
    </w:p>
    <w:p w14:paraId="5579B6E2" w14:textId="77777777" w:rsidR="00155AC1" w:rsidRPr="00155AC1" w:rsidRDefault="00155AC1" w:rsidP="007F14DB">
      <w:pPr>
        <w:pStyle w:val="EndNoteBibliography"/>
        <w:ind w:left="426" w:hanging="426"/>
      </w:pPr>
      <w:r w:rsidRPr="00155AC1">
        <w:t>19.</w:t>
      </w:r>
      <w:r w:rsidRPr="00155AC1">
        <w:tab/>
        <w:t>Wormanns D, Kohl G, Klotz E, et al. Volumetric measurements of pulmonary nodules at multi-row detector CT: in vivo reproducibility. Eur Radiol. 2004; 14(1):86-92.</w:t>
      </w:r>
    </w:p>
    <w:p w14:paraId="1DD51E01" w14:textId="77777777" w:rsidR="00155AC1" w:rsidRPr="00155AC1" w:rsidRDefault="00155AC1" w:rsidP="007F14DB">
      <w:pPr>
        <w:pStyle w:val="EndNoteBibliography"/>
        <w:ind w:left="426" w:hanging="426"/>
      </w:pPr>
      <w:r w:rsidRPr="00155AC1">
        <w:lastRenderedPageBreak/>
        <w:t>20.</w:t>
      </w:r>
      <w:r w:rsidRPr="00155AC1">
        <w:tab/>
        <w:t>Goodman LR, Gulsun M, Washington L, Nagy PG, Piacsek KL. Inherent variability of CT lung nodule measurements in vivo using semiautomated volumetric measurements. AJR Am J Roentgenol. 2006; 186(4):989-94.</w:t>
      </w:r>
    </w:p>
    <w:p w14:paraId="12AFE42C" w14:textId="77777777" w:rsidR="00155AC1" w:rsidRPr="00155AC1" w:rsidRDefault="00155AC1" w:rsidP="007F14DB">
      <w:pPr>
        <w:pStyle w:val="EndNoteBibliography"/>
        <w:ind w:left="426" w:hanging="426"/>
      </w:pPr>
      <w:r w:rsidRPr="00155AC1">
        <w:t>21.</w:t>
      </w:r>
      <w:r w:rsidRPr="00155AC1">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424E2FE9" w14:textId="77777777" w:rsidR="00155AC1" w:rsidRPr="00155AC1" w:rsidRDefault="00155AC1" w:rsidP="007F14DB">
      <w:pPr>
        <w:pStyle w:val="EndNoteBibliography"/>
        <w:ind w:left="426" w:hanging="426"/>
      </w:pPr>
      <w:r w:rsidRPr="00155AC1">
        <w:t>22.</w:t>
      </w:r>
      <w:r w:rsidRPr="00155AC1">
        <w:tab/>
        <w:t>Rampinelli C, De Fiori E, Raimondi S, Veronesi G, Bellomi M. In vivo repeatability of automated volume calculations of small pulmonary nodules with CT. AJR Am J Roentgenol. 2009; 192(6):1657-61.</w:t>
      </w:r>
    </w:p>
    <w:p w14:paraId="7EC00819" w14:textId="77777777" w:rsidR="00155AC1" w:rsidRPr="00155AC1" w:rsidRDefault="00155AC1" w:rsidP="007F14DB">
      <w:pPr>
        <w:pStyle w:val="EndNoteBibliography"/>
        <w:ind w:left="426" w:hanging="426"/>
      </w:pPr>
      <w:r w:rsidRPr="00155AC1">
        <w:t>23.</w:t>
      </w:r>
      <w:r w:rsidRPr="00155AC1">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19A6F787" w14:textId="77777777" w:rsidR="00155AC1" w:rsidRPr="00155AC1" w:rsidRDefault="00155AC1" w:rsidP="007F14DB">
      <w:pPr>
        <w:pStyle w:val="EndNoteBibliography"/>
        <w:ind w:left="426" w:hanging="426"/>
      </w:pPr>
      <w:r w:rsidRPr="00155AC1">
        <w:t>24.</w:t>
      </w:r>
      <w:r w:rsidRPr="00155AC1">
        <w:tab/>
        <w:t>Marchiano A, Calabro E, Civelli E, et al. Pulmonary nodules: volume repeatability at multidetector CT lung cancer screening. Radiology. 2009; 251(3):919-25.</w:t>
      </w:r>
    </w:p>
    <w:p w14:paraId="0DFD410A" w14:textId="77777777" w:rsidR="00155AC1" w:rsidRPr="00155AC1" w:rsidRDefault="00155AC1" w:rsidP="007F14DB">
      <w:pPr>
        <w:pStyle w:val="EndNoteBibliography"/>
        <w:ind w:left="426" w:hanging="426"/>
      </w:pPr>
      <w:r w:rsidRPr="00155AC1">
        <w:t>25.</w:t>
      </w:r>
      <w:r w:rsidRPr="00155AC1">
        <w:tab/>
        <w:t>Ko JP, Berman EJ, Kaur M, et al. Pulmonary Nodules: growth rate assessment in patients by using serial CT and three-dimensional volumetry. Radiology. 2012; 262(2):662-71.</w:t>
      </w:r>
    </w:p>
    <w:p w14:paraId="02EF17DD" w14:textId="77777777" w:rsidR="00155AC1" w:rsidRPr="00155AC1" w:rsidRDefault="00155AC1" w:rsidP="007F14DB">
      <w:pPr>
        <w:pStyle w:val="EndNoteBibliography"/>
        <w:ind w:left="426" w:hanging="426"/>
      </w:pPr>
      <w:r w:rsidRPr="00155AC1">
        <w:t>26.</w:t>
      </w:r>
      <w:r w:rsidRPr="00155AC1">
        <w:tab/>
        <w:t>Henschke CI, Yankelevitz DF, Yip R, et al. Tumor volume measurement error using computed tomography imaging in a phase II clinical trial in lung cancer. J Med Imaging (Bellingham). 2016; 3(3):035505.</w:t>
      </w:r>
    </w:p>
    <w:p w14:paraId="1F7469D6" w14:textId="77777777" w:rsidR="00155AC1" w:rsidRPr="00155AC1" w:rsidRDefault="00155AC1" w:rsidP="007F14DB">
      <w:pPr>
        <w:pStyle w:val="EndNoteBibliography"/>
        <w:ind w:left="426" w:hanging="426"/>
      </w:pPr>
      <w:r w:rsidRPr="00155AC1">
        <w:t>27.</w:t>
      </w:r>
      <w:r w:rsidRPr="00155AC1">
        <w:tab/>
        <w:t>Das M, Ley-Zaporozhan J, Gietema HA, et al. Accuracy of automated volumetry of pulmonary nodules across different multislice CT scanners. Eur Radiol. 2007; 17(8):1979-84.</w:t>
      </w:r>
    </w:p>
    <w:p w14:paraId="28392A41" w14:textId="77777777" w:rsidR="00155AC1" w:rsidRPr="00155AC1" w:rsidRDefault="00155AC1" w:rsidP="007F14DB">
      <w:pPr>
        <w:pStyle w:val="EndNoteBibliography"/>
        <w:ind w:left="426" w:hanging="426"/>
      </w:pPr>
      <w:r w:rsidRPr="00155AC1">
        <w:t>28.</w:t>
      </w:r>
      <w:r w:rsidRPr="00155AC1">
        <w:tab/>
        <w:t>Coenen A, Honda O, van der Jagt EJ, Tomiyama N. Computer-assisted solid lung nodule 3D volumetry on CT: influence of scan mode and iterative reconstruction: a CT phantom study. Jpn J Radiol. 2013; 31(10):677-84.</w:t>
      </w:r>
    </w:p>
    <w:p w14:paraId="667F63EA" w14:textId="77777777" w:rsidR="00155AC1" w:rsidRPr="00155AC1" w:rsidRDefault="00155AC1" w:rsidP="007F14DB">
      <w:pPr>
        <w:pStyle w:val="EndNoteBibliography"/>
        <w:ind w:left="426" w:hanging="426"/>
      </w:pPr>
      <w:r w:rsidRPr="00155AC1">
        <w:t>29.</w:t>
      </w:r>
      <w:r w:rsidRPr="00155AC1">
        <w:tab/>
        <w:t>ACR-STR. ACR-STR practice parameter for the performance and reporting of lung cancer screening thoracic computed tomography (CT). 2014.</w:t>
      </w:r>
    </w:p>
    <w:p w14:paraId="4BD90AC5" w14:textId="77777777" w:rsidR="00155AC1" w:rsidRPr="00155AC1" w:rsidRDefault="00155AC1" w:rsidP="007F14DB">
      <w:pPr>
        <w:pStyle w:val="EndNoteBibliography"/>
        <w:ind w:left="426" w:hanging="426"/>
      </w:pPr>
      <w:r w:rsidRPr="00155AC1">
        <w:t>30.</w:t>
      </w:r>
      <w:r w:rsidRPr="00155AC1">
        <w:tab/>
        <w:t>Honda O, Johkoh T, Sumikawa H, et al. Pulmonary nodules: 3D volumetric measurement with multidetector CT--effect of intravenous contrast medium. Radiology. 2007; 245(3):881-7.</w:t>
      </w:r>
    </w:p>
    <w:p w14:paraId="587BF1D8" w14:textId="77777777" w:rsidR="00155AC1" w:rsidRPr="00155AC1" w:rsidRDefault="00155AC1" w:rsidP="007F14DB">
      <w:pPr>
        <w:pStyle w:val="EndNoteBibliography"/>
        <w:ind w:left="426" w:hanging="426"/>
      </w:pPr>
      <w:r w:rsidRPr="00155AC1">
        <w:t>31.</w:t>
      </w:r>
      <w:r w:rsidRPr="00155AC1">
        <w:tab/>
        <w:t>Rampinelli C, Raimondi S, Padrenostro M, et al. Pulmonary nodules: Contrast-enhanced volumetric variation at different CT scan delays. AJR Am J Roentgenol. 2010; 195(1):149-54.</w:t>
      </w:r>
    </w:p>
    <w:p w14:paraId="7B410BCA" w14:textId="77777777" w:rsidR="00155AC1" w:rsidRPr="00155AC1" w:rsidRDefault="00155AC1" w:rsidP="007F14DB">
      <w:pPr>
        <w:pStyle w:val="EndNoteBibliography"/>
        <w:ind w:left="426" w:hanging="426"/>
      </w:pPr>
      <w:r w:rsidRPr="00155AC1">
        <w:t>32.</w:t>
      </w:r>
      <w:r w:rsidRPr="00155AC1">
        <w:tab/>
        <w:t>Toth T, Ge Z, Daly MP. The influence of patient centering on CT dose and image noise. Med Phys. 2007; 34(7):3093-101.</w:t>
      </w:r>
    </w:p>
    <w:p w14:paraId="10FF42AF" w14:textId="77777777" w:rsidR="00155AC1" w:rsidRPr="00155AC1" w:rsidRDefault="00155AC1" w:rsidP="007F14DB">
      <w:pPr>
        <w:pStyle w:val="EndNoteBibliography"/>
        <w:ind w:left="426" w:hanging="426"/>
      </w:pPr>
      <w:r w:rsidRPr="00155AC1">
        <w:t>33.</w:t>
      </w:r>
      <w:r w:rsidRPr="00155AC1">
        <w:tab/>
        <w:t>Kaasalainen T, Palmu K, Reijonen V, Kortesniemi M. Effect of patient centering on patient dose and image noise in chest CT. AJR Am J Roentgenol. 2014; 203(1):123-30.</w:t>
      </w:r>
    </w:p>
    <w:p w14:paraId="3080598D" w14:textId="77777777" w:rsidR="00155AC1" w:rsidRPr="00155AC1" w:rsidRDefault="00155AC1" w:rsidP="007F14DB">
      <w:pPr>
        <w:pStyle w:val="EndNoteBibliography"/>
        <w:ind w:left="426" w:hanging="426"/>
      </w:pPr>
      <w:r w:rsidRPr="00155AC1">
        <w:t>34.</w:t>
      </w:r>
      <w:r w:rsidRPr="00155AC1">
        <w:tab/>
        <w:t>Goo JM, Kim KG, Gierada DS, Castro M, Bae KT. Volumetric measurements of lung nodules with multi-detector row CT: effect of changes in lung volume. Korean J Radiol. 2006; 7(4):243-8.</w:t>
      </w:r>
    </w:p>
    <w:p w14:paraId="3E2FF27A" w14:textId="77777777" w:rsidR="00155AC1" w:rsidRPr="00155AC1" w:rsidRDefault="00155AC1" w:rsidP="007F14DB">
      <w:pPr>
        <w:pStyle w:val="EndNoteBibliography"/>
        <w:ind w:left="426" w:hanging="426"/>
      </w:pPr>
      <w:r w:rsidRPr="00155AC1">
        <w:t>35.</w:t>
      </w:r>
      <w:r w:rsidRPr="00155AC1">
        <w:tab/>
        <w:t>Petkovska I, Brown MS, Goldin JG, et al. The effect of lung volume on nodule size on CT. Acad Radiol. 2007; 14(4):476-85.</w:t>
      </w:r>
    </w:p>
    <w:p w14:paraId="4FDC9965" w14:textId="77777777" w:rsidR="00155AC1" w:rsidRPr="00155AC1" w:rsidRDefault="00155AC1" w:rsidP="007F14DB">
      <w:pPr>
        <w:pStyle w:val="EndNoteBibliography"/>
        <w:ind w:left="426" w:hanging="426"/>
      </w:pPr>
      <w:r w:rsidRPr="00155AC1">
        <w:t>36.</w:t>
      </w:r>
      <w:r w:rsidRPr="00155AC1">
        <w:tab/>
        <w:t>Nietert PJ, Ravenel JG, Leue WM, et al. Imprecision in automated volume measurements of pulmonary nodules and its effect on the level of uncertainty in volume doubling time estimation. Chest. 2009; 135(6):1580-7.</w:t>
      </w:r>
    </w:p>
    <w:p w14:paraId="78CF4440" w14:textId="77777777" w:rsidR="00155AC1" w:rsidRPr="00155AC1" w:rsidRDefault="00155AC1" w:rsidP="007F14DB">
      <w:pPr>
        <w:pStyle w:val="EndNoteBibliography"/>
        <w:ind w:left="426" w:hanging="426"/>
      </w:pPr>
      <w:r w:rsidRPr="00155AC1">
        <w:t>37.</w:t>
      </w:r>
      <w:r w:rsidRPr="00155AC1">
        <w:tab/>
        <w:t>Gavrielides MA, Zeng R, Myers KJ, Sahiner B, Petrick N. Benefit of overlapping reconstruction for improving the quantitative assessment of CT lung nodule volume. Acad Radiol. 2013; 20(2):173-80.</w:t>
      </w:r>
    </w:p>
    <w:p w14:paraId="699C083A" w14:textId="77777777" w:rsidR="00155AC1" w:rsidRPr="00155AC1" w:rsidRDefault="00155AC1" w:rsidP="007F14DB">
      <w:pPr>
        <w:pStyle w:val="EndNoteBibliography"/>
        <w:ind w:left="426" w:hanging="426"/>
      </w:pPr>
      <w:r w:rsidRPr="00155AC1">
        <w:t>38.</w:t>
      </w:r>
      <w:r w:rsidRPr="00155AC1">
        <w:tab/>
        <w:t>Willemink MJ, de Jong PA, Leiner T, et al. Iterative reconstruction techniques for computed tomography Part 1: technical principles. Eur Radiol. 2013; 23(6):1623-31.</w:t>
      </w:r>
    </w:p>
    <w:p w14:paraId="4FC6086F" w14:textId="77777777" w:rsidR="00155AC1" w:rsidRPr="00155AC1" w:rsidRDefault="00155AC1" w:rsidP="007F14DB">
      <w:pPr>
        <w:pStyle w:val="EndNoteBibliography"/>
        <w:ind w:left="426" w:hanging="426"/>
      </w:pPr>
      <w:r w:rsidRPr="00155AC1">
        <w:t>39.</w:t>
      </w:r>
      <w:r w:rsidRPr="00155AC1">
        <w:tab/>
        <w:t>Willemink MJ, Borstlap J, Takx RA, et al. The effects of computed tomography with iterative reconstruction on solid pulmonary nodule volume quantification. PLoS One. 2013; 8(2):e58053.</w:t>
      </w:r>
    </w:p>
    <w:p w14:paraId="257FBB00" w14:textId="77777777" w:rsidR="00155AC1" w:rsidRPr="00155AC1" w:rsidRDefault="00155AC1" w:rsidP="007F14DB">
      <w:pPr>
        <w:pStyle w:val="EndNoteBibliography"/>
        <w:ind w:left="426" w:hanging="426"/>
      </w:pPr>
      <w:r w:rsidRPr="00155AC1">
        <w:lastRenderedPageBreak/>
        <w:t>40.</w:t>
      </w:r>
      <w:r w:rsidRPr="00155AC1">
        <w:tab/>
        <w:t>Revel MP, Lefort C, Bissery A, et al. Pulmonary nodules: preliminary experience with three-dimensional evaluation. Radiology. 2004; 231(2):459-66.</w:t>
      </w:r>
    </w:p>
    <w:p w14:paraId="1727F728" w14:textId="77777777" w:rsidR="00155AC1" w:rsidRPr="00155AC1" w:rsidRDefault="00155AC1" w:rsidP="007F14DB">
      <w:pPr>
        <w:pStyle w:val="EndNoteBibliography"/>
        <w:ind w:left="426" w:hanging="426"/>
      </w:pPr>
      <w:r w:rsidRPr="00155AC1">
        <w:t>41.</w:t>
      </w:r>
      <w:r w:rsidRPr="00155AC1">
        <w:tab/>
        <w:t>Petrou M, Quint LE, Nan B, Baker LH. Pulmonary nodule volumetric measurement variability as a function of CT slice thickness and nodule morphology. AJR Am J Roentgenol. 2007; 188(2):306-12.</w:t>
      </w:r>
    </w:p>
    <w:p w14:paraId="52D8A5A9" w14:textId="77777777" w:rsidR="00155AC1" w:rsidRPr="00155AC1" w:rsidRDefault="00155AC1" w:rsidP="007F14DB">
      <w:pPr>
        <w:pStyle w:val="EndNoteBibliography"/>
        <w:ind w:left="426" w:hanging="426"/>
      </w:pPr>
      <w:r w:rsidRPr="00155AC1">
        <w:t>42.</w:t>
      </w:r>
      <w:r w:rsidRPr="00155AC1">
        <w:tab/>
        <w:t>Wang Y, van Klaveren RJ, van der Zaag-Loonen HJ, et al. Effect of nodule characteristics on variability of semiautomated volume measurements in pulmonary nodules detected in a lung cancer screening program. Radiology. 2008; 248(2):625-31.</w:t>
      </w:r>
    </w:p>
    <w:p w14:paraId="086E1979" w14:textId="77777777" w:rsidR="00155AC1" w:rsidRPr="00155AC1" w:rsidRDefault="00155AC1" w:rsidP="007F14DB">
      <w:pPr>
        <w:pStyle w:val="EndNoteBibliography"/>
        <w:ind w:left="426" w:hanging="426"/>
      </w:pPr>
      <w:r w:rsidRPr="00155AC1">
        <w:t>43.</w:t>
      </w:r>
      <w:r w:rsidRPr="00155AC1">
        <w:tab/>
        <w:t>Hein PA, Romano VC, Rogalla P, et al. Linear and volume measurements of pulmonary nodules at different CT dose levels - intrascan and interscan analysis. Rofo. 2009; 181(1):24-31.</w:t>
      </w:r>
    </w:p>
    <w:p w14:paraId="5B1C0567" w14:textId="77777777" w:rsidR="00155AC1" w:rsidRPr="00155AC1" w:rsidRDefault="00155AC1" w:rsidP="007F14DB">
      <w:pPr>
        <w:pStyle w:val="EndNoteBibliography"/>
        <w:ind w:left="426" w:hanging="426"/>
      </w:pPr>
      <w:r w:rsidRPr="00155AC1">
        <w:t>44.</w:t>
      </w:r>
      <w:r w:rsidRPr="00155AC1">
        <w:tab/>
        <w:t>Hein PA, Romano VC, Rogalla P, et al. Variability of semiautomated lung nodule volumetry on ultralow-dose CT: comparison with nodule volumetry on standard-dose CT. J Digit Imaging. 2010; 23(1):8-17.</w:t>
      </w:r>
    </w:p>
    <w:p w14:paraId="109E09F2" w14:textId="77777777" w:rsidR="00155AC1" w:rsidRPr="00155AC1" w:rsidRDefault="00155AC1" w:rsidP="007F14DB">
      <w:pPr>
        <w:pStyle w:val="EndNoteBibliography"/>
        <w:ind w:left="426" w:hanging="426"/>
      </w:pPr>
      <w:r w:rsidRPr="00155AC1">
        <w:t>45.</w:t>
      </w:r>
      <w:r w:rsidRPr="00155AC1">
        <w:tab/>
        <w:t>Gietema HA, Wang Y, Xu D, et al. Pulmonary nodules detected at lung cancer screening: interobserver variability of semiautomated volume measurements. Radiology. 2006; 241(1):251-7.</w:t>
      </w:r>
    </w:p>
    <w:p w14:paraId="1EBA5599" w14:textId="57B2D3FE" w:rsidR="00A83704" w:rsidRDefault="00155AC1" w:rsidP="007F14DB">
      <w:pPr>
        <w:pStyle w:val="EndNoteBibliography"/>
        <w:ind w:left="426" w:hanging="426"/>
      </w:pPr>
      <w:r w:rsidRPr="00155AC1">
        <w:t>46.</w:t>
      </w:r>
      <w:r w:rsidRPr="00155AC1">
        <w:tab/>
      </w:r>
      <w:r w:rsidR="00A83704">
        <w:t xml:space="preserve">Wang GE, Skinner MW, Vannier MW. </w:t>
      </w:r>
      <w:r w:rsidR="00A83704" w:rsidRPr="00A83704">
        <w:t>Temporal Bone Volumetric Image Deblurring in Spiral Computed Tomography Scanning</w:t>
      </w:r>
      <w:r w:rsidR="00A83704">
        <w:t xml:space="preserve">. Academic Radiology. </w:t>
      </w:r>
      <w:r w:rsidR="00A83704" w:rsidRPr="00A83704">
        <w:t>1995; 2:888-895.</w:t>
      </w:r>
    </w:p>
    <w:p w14:paraId="62AC1635" w14:textId="77777777" w:rsidR="00155AC1" w:rsidRDefault="00155AC1" w:rsidP="007F14DB">
      <w:pPr>
        <w:pStyle w:val="EndNoteBibliography"/>
        <w:ind w:left="426" w:hanging="426"/>
      </w:pPr>
    </w:p>
    <w:p w14:paraId="1C676842" w14:textId="77777777" w:rsidR="00155AC1" w:rsidRDefault="00155AC1" w:rsidP="007F14DB">
      <w:pPr>
        <w:pStyle w:val="EndNoteBibliography"/>
        <w:ind w:left="426" w:hanging="426"/>
      </w:pPr>
    </w:p>
    <w:p w14:paraId="4A725AF0" w14:textId="366915C3" w:rsidR="00155AC1" w:rsidRPr="00155AC1" w:rsidRDefault="00155AC1" w:rsidP="007F14DB">
      <w:pPr>
        <w:pStyle w:val="EndNoteBibliography"/>
        <w:ind w:left="426" w:hanging="426"/>
        <w:rPr>
          <w:b/>
        </w:rPr>
      </w:pPr>
      <w:r w:rsidRPr="00155AC1">
        <w:rPr>
          <w:b/>
        </w:rPr>
        <w:t>Additional References</w:t>
      </w:r>
    </w:p>
    <w:p w14:paraId="6D5121D7" w14:textId="77777777" w:rsidR="00155AC1" w:rsidRDefault="00155AC1" w:rsidP="007F14DB">
      <w:pPr>
        <w:pStyle w:val="EndNoteBibliography"/>
        <w:ind w:left="426" w:hanging="426"/>
      </w:pPr>
    </w:p>
    <w:p w14:paraId="1BC44697" w14:textId="77777777" w:rsidR="00155AC1" w:rsidRPr="00155AC1" w:rsidRDefault="00155AC1" w:rsidP="007F14DB">
      <w:pPr>
        <w:pStyle w:val="EndNoteBibliography"/>
        <w:ind w:left="426" w:hanging="426"/>
      </w:pPr>
      <w:r w:rsidRPr="00155AC1">
        <w:t>47.</w:t>
      </w:r>
      <w:r w:rsidRPr="00155AC1">
        <w:tab/>
        <w:t>Gavrielides MA, Li Q, Zeng R, Myers KJ, Sahiner B, Petrick N. Minimum detectable change in lung nodule volume in a phantom CT study. Acad Radiol. 2013; 20(11):1364-70.</w:t>
      </w:r>
    </w:p>
    <w:p w14:paraId="241349D9" w14:textId="77777777" w:rsidR="00155AC1" w:rsidRPr="00155AC1" w:rsidRDefault="00155AC1" w:rsidP="007F14DB">
      <w:pPr>
        <w:pStyle w:val="EndNoteBibliography"/>
        <w:ind w:left="426" w:hanging="426"/>
      </w:pPr>
      <w:r w:rsidRPr="00155AC1">
        <w:t>48.</w:t>
      </w:r>
      <w:r w:rsidRPr="00155AC1">
        <w:tab/>
        <w:t>Bolte H, Riedel C, Jahnke T, et al. Reproducibility of computer-aided volumetry of artificial small pulmonary nodules in ex vivo porcine lungs. Invest Radiol. 2006; 41(1):28-35.</w:t>
      </w:r>
    </w:p>
    <w:p w14:paraId="560EBF67" w14:textId="77777777" w:rsidR="00155AC1" w:rsidRPr="00155AC1" w:rsidRDefault="00155AC1" w:rsidP="007F14DB">
      <w:pPr>
        <w:pStyle w:val="EndNoteBibliography"/>
        <w:ind w:left="426" w:hanging="426"/>
      </w:pPr>
      <w:r w:rsidRPr="00155AC1">
        <w:t>49.</w:t>
      </w:r>
      <w:r w:rsidRPr="00155AC1">
        <w:tab/>
        <w:t>Bolte H, Riedel C, Muller-Hulsbeck S, et al. Precision of computer-aided volumetry of artificial small solid pulmonary nodules in ex vivo porcine lungs. Br J Radiol. 2007; 80(954):414-21.</w:t>
      </w:r>
    </w:p>
    <w:p w14:paraId="3B3F9826" w14:textId="77777777" w:rsidR="00155AC1" w:rsidRPr="00155AC1" w:rsidRDefault="00155AC1" w:rsidP="007F14DB">
      <w:pPr>
        <w:pStyle w:val="EndNoteBibliography"/>
        <w:ind w:left="426" w:hanging="426"/>
      </w:pPr>
      <w:r w:rsidRPr="00155AC1">
        <w:t>50.</w:t>
      </w:r>
      <w:r w:rsidRPr="00155AC1">
        <w:tab/>
        <w:t>Wang Y, de Bock GH, van Klaveren RJ, et al. Volumetric measurement of pulmonary nodules at low-dose chest CT: effect of reconstruction setting on measurement variability. Eur Radiol. 2010; 20(5):1180-7.</w:t>
      </w:r>
    </w:p>
    <w:p w14:paraId="50D434A3" w14:textId="77777777" w:rsidR="00155AC1" w:rsidRPr="00155AC1" w:rsidRDefault="00155AC1" w:rsidP="007F14DB">
      <w:pPr>
        <w:pStyle w:val="EndNoteBibliography"/>
        <w:ind w:left="426" w:hanging="426"/>
      </w:pPr>
      <w:r w:rsidRPr="00155AC1">
        <w:t>51.</w:t>
      </w:r>
      <w:r w:rsidRPr="00155AC1">
        <w:tab/>
        <w:t>Bolte H, Riedel C, Knoss N, et al. Computed tomography-based lung nodule volumetry--do optimized reconstructions of routine protocols achieve similar accuracy, reproducibility and interobserver variability to that of special volumetry protocols? Rofo. 2007; 179(3):276-81.</w:t>
      </w:r>
    </w:p>
    <w:p w14:paraId="04024700" w14:textId="77777777" w:rsidR="00155AC1" w:rsidRPr="00155AC1" w:rsidRDefault="00155AC1" w:rsidP="007F14DB">
      <w:pPr>
        <w:pStyle w:val="EndNoteBibliography"/>
        <w:ind w:left="426" w:hanging="426"/>
      </w:pPr>
      <w:r w:rsidRPr="00155AC1">
        <w:t>52.</w:t>
      </w:r>
      <w:r w:rsidRPr="00155AC1">
        <w:tab/>
        <w:t>de Jong PA, Leiner T, Lammers JW, Gietema HA. Can low-dose unenhanced chest CT be used for follow-up of lung nodules? AJR Am J Roentgenol. 2012; 199(4):777-80.</w:t>
      </w:r>
    </w:p>
    <w:p w14:paraId="6C980F91" w14:textId="77777777" w:rsidR="00155AC1" w:rsidRPr="00155AC1" w:rsidRDefault="00155AC1" w:rsidP="007F14DB">
      <w:pPr>
        <w:pStyle w:val="EndNoteBibliography"/>
        <w:ind w:left="426" w:hanging="426"/>
      </w:pPr>
      <w:r w:rsidRPr="00155AC1">
        <w:t>53.</w:t>
      </w:r>
      <w:r w:rsidRPr="00155AC1">
        <w:tab/>
        <w:t>Christe A, Torrente JC, Lin M, et al. CT screening and follow-up of lung nodules: effects of tube current-time setting and nodule size and density on detectability and of tube current-time setting on apparent size. AJR Am J Roentgenol. 2011; 197(3):623-30.</w:t>
      </w:r>
    </w:p>
    <w:p w14:paraId="27C500C2" w14:textId="77777777" w:rsidR="00155AC1" w:rsidRPr="00155AC1" w:rsidRDefault="00155AC1" w:rsidP="007F14DB">
      <w:pPr>
        <w:pStyle w:val="EndNoteBibliography"/>
        <w:ind w:left="426" w:hanging="426"/>
      </w:pPr>
      <w:r w:rsidRPr="00155AC1">
        <w:t>54.</w:t>
      </w:r>
      <w:r w:rsidRPr="00155AC1">
        <w:tab/>
        <w:t>Honda O, Sumikawa H, Johkoh T, et al. Computer-assisted lung nodule volumetry from multi-detector row CT: influence of image reconstruction parameters. Eur J Radiol. 2007; 62(1):106-13.</w:t>
      </w:r>
    </w:p>
    <w:p w14:paraId="59E9950D" w14:textId="77777777" w:rsidR="00155AC1" w:rsidRPr="00155AC1" w:rsidRDefault="00155AC1" w:rsidP="007F14DB">
      <w:pPr>
        <w:pStyle w:val="EndNoteBibliography"/>
        <w:ind w:left="426" w:hanging="426"/>
      </w:pPr>
      <w:r w:rsidRPr="00155AC1">
        <w:t>55.</w:t>
      </w:r>
      <w:r w:rsidRPr="00155AC1">
        <w:tab/>
        <w:t>Young S, Kim HJ, Ko MM, Ko WW, Flores C, McNitt-Gray MF. Variability in CT lung-nodule volumetry: Effects of dose reduction and reconstruction methods. Med Phys. 2015; 42(5):2679-89.</w:t>
      </w:r>
    </w:p>
    <w:p w14:paraId="40F9F365" w14:textId="77777777" w:rsidR="00155AC1" w:rsidRPr="00155AC1" w:rsidRDefault="00155AC1" w:rsidP="007F14DB">
      <w:pPr>
        <w:pStyle w:val="EndNoteBibliography"/>
        <w:ind w:left="426" w:hanging="426"/>
      </w:pPr>
      <w:r w:rsidRPr="00155AC1">
        <w:t>56.</w:t>
      </w:r>
      <w:r w:rsidRPr="00155AC1">
        <w:tab/>
        <w:t>Ashraf H, de Hoop B, Shaker SB, et al. Lung nodule volumetry: segmentation algorithms within the same software package cannot be used interchangeably. Eur Radiol. 2010; 20(8):1878-85.</w:t>
      </w:r>
    </w:p>
    <w:p w14:paraId="644566D5" w14:textId="77777777" w:rsidR="00155AC1" w:rsidRPr="00155AC1" w:rsidRDefault="00155AC1" w:rsidP="007F14DB">
      <w:pPr>
        <w:pStyle w:val="EndNoteBibliography"/>
        <w:ind w:left="426" w:hanging="426"/>
      </w:pPr>
      <w:r w:rsidRPr="00155AC1">
        <w:t>57.</w:t>
      </w:r>
      <w:r w:rsidRPr="00155AC1">
        <w:tab/>
        <w:t>Christe A, Bronnimann A, Vock P. Volumetric analysis of lung nodules in computed tomography (CT): comparison of two different segmentation algorithm softwares and two different reconstruction filters on automated volume calculation. Acta Radiol. 2014; 55(1):54-61.</w:t>
      </w:r>
    </w:p>
    <w:p w14:paraId="761DF3A8" w14:textId="77777777" w:rsidR="00155AC1" w:rsidRPr="00155AC1" w:rsidRDefault="00155AC1" w:rsidP="007F14DB">
      <w:pPr>
        <w:pStyle w:val="EndNoteBibliography"/>
        <w:ind w:left="426" w:hanging="426"/>
      </w:pPr>
      <w:r w:rsidRPr="00155AC1">
        <w:t>58.</w:t>
      </w:r>
      <w:r w:rsidRPr="00155AC1">
        <w:tab/>
        <w:t xml:space="preserve">Zhao YR, Ooijen PM, Dorrius MD, et al. Comparison of three software systems for semi-automatic </w:t>
      </w:r>
      <w:r w:rsidRPr="00155AC1">
        <w:lastRenderedPageBreak/>
        <w:t>volumetry of pulmonary nodules on baseline and follow-up CT examinations. Acta Radiol. 2013; 55(6):691-8.</w:t>
      </w:r>
    </w:p>
    <w:p w14:paraId="4A5ECA07" w14:textId="77777777" w:rsidR="00155AC1" w:rsidRPr="00155AC1" w:rsidRDefault="00155AC1" w:rsidP="007F14DB">
      <w:pPr>
        <w:pStyle w:val="EndNoteBibliography"/>
        <w:ind w:left="426" w:hanging="426"/>
      </w:pPr>
      <w:r w:rsidRPr="00155AC1">
        <w:t>59.</w:t>
      </w:r>
      <w:r w:rsidRPr="00155AC1">
        <w:tab/>
        <w:t>Gavrielides MA, Kinnard LM, Myers KJ, Petrick N. Noncalcified lung nodules: volumetric assessment with thoracic CT. Radiology. 2009; 251(1):26-37.</w:t>
      </w:r>
    </w:p>
    <w:p w14:paraId="60842B82" w14:textId="77777777" w:rsidR="00155AC1" w:rsidRPr="00155AC1" w:rsidRDefault="00155AC1" w:rsidP="007F14DB">
      <w:pPr>
        <w:pStyle w:val="EndNoteBibliography"/>
        <w:ind w:left="426" w:hanging="426"/>
      </w:pPr>
      <w:r w:rsidRPr="00155AC1">
        <w:t>60.</w:t>
      </w:r>
      <w:r w:rsidRPr="00155AC1">
        <w:tab/>
        <w:t>Marten K, Engelke C. Computer-aided detection and automated CT volumetry of pulmonary nodules. Eur Radiol. 2007; 17(4):888-901.</w:t>
      </w:r>
    </w:p>
    <w:p w14:paraId="4EC3CC9F" w14:textId="77777777" w:rsidR="00155AC1" w:rsidRPr="00155AC1" w:rsidRDefault="00155AC1" w:rsidP="007F14DB">
      <w:pPr>
        <w:pStyle w:val="EndNoteBibliography"/>
        <w:ind w:left="426" w:hanging="426"/>
      </w:pPr>
      <w:r w:rsidRPr="00155AC1">
        <w:t>61.</w:t>
      </w:r>
      <w:r w:rsidRPr="00155AC1">
        <w:tab/>
        <w:t>Boll DT, Gilkeson RC, Fleiter TR, Blackham KA, Duerk JL, Lewin JS. Volumetric assessment of pulmonary nodules with ECG-gated MDCT. AJR Am J Roentgenol. 2004; 183(5):1217-23.</w:t>
      </w:r>
    </w:p>
    <w:p w14:paraId="47168C57" w14:textId="3577C4C0" w:rsidR="00A5454C" w:rsidRPr="00903B26" w:rsidRDefault="00155AC1" w:rsidP="007F14DB">
      <w:pPr>
        <w:pStyle w:val="3"/>
        <w:ind w:left="426" w:hanging="426"/>
        <w:rPr>
          <w:sz w:val="22"/>
        </w:rPr>
      </w:pPr>
      <w:r>
        <w:fldChar w:fldCharType="end"/>
      </w:r>
    </w:p>
    <w:p w14:paraId="13882C25" w14:textId="77777777" w:rsidR="00581644" w:rsidRPr="00D92917" w:rsidRDefault="003B5586" w:rsidP="00E94464">
      <w:pPr>
        <w:pStyle w:val="Heading1"/>
      </w:pPr>
      <w:bookmarkStart w:id="84" w:name="_Toc292350670"/>
      <w:bookmarkStart w:id="85" w:name="_Toc506151306"/>
      <w:bookmarkEnd w:id="70"/>
      <w:r w:rsidRPr="00547F69">
        <w:rPr>
          <w:rStyle w:val="StyleVisiontextC0000000009D330A0"/>
        </w:rPr>
        <w:t>Appendices</w:t>
      </w:r>
      <w:bookmarkEnd w:id="84"/>
      <w:bookmarkEnd w:id="85"/>
    </w:p>
    <w:p w14:paraId="6A12415C" w14:textId="77777777" w:rsidR="00581644" w:rsidRDefault="005D1A25" w:rsidP="00E94464">
      <w:pPr>
        <w:pStyle w:val="Heading2"/>
        <w:rPr>
          <w:rStyle w:val="StyleVisiontextC0000000009D33200"/>
        </w:rPr>
      </w:pPr>
      <w:bookmarkStart w:id="86" w:name="_Toc292350671"/>
      <w:bookmarkStart w:id="87" w:name="_Toc506151307"/>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6"/>
      <w:bookmarkEnd w:id="87"/>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7"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Denise </w:t>
      </w:r>
      <w:proofErr w:type="spellStart"/>
      <w:r w:rsidRPr="001259E0">
        <w:rPr>
          <w:rStyle w:val="StyleVisioncontentC0000000009D55010"/>
          <w:i w:val="0"/>
          <w:color w:val="auto"/>
        </w:rPr>
        <w:t>Aberle</w:t>
      </w:r>
      <w:proofErr w:type="spellEnd"/>
      <w:r w:rsidRPr="001259E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Samuel G. </w:t>
      </w:r>
      <w:proofErr w:type="spellStart"/>
      <w:r w:rsidRPr="001259E0">
        <w:rPr>
          <w:rStyle w:val="StyleVisioncontentC0000000009D55010"/>
          <w:i w:val="0"/>
          <w:color w:val="auto"/>
        </w:rPr>
        <w:t>Armato</w:t>
      </w:r>
      <w:proofErr w:type="spellEnd"/>
      <w:r w:rsidRPr="001259E0">
        <w:rPr>
          <w:rStyle w:val="StyleVisioncontentC0000000009D55010"/>
          <w:i w:val="0"/>
          <w:color w:val="auto"/>
        </w:rPr>
        <w:t xml:space="preserve">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Roshni </w:t>
      </w:r>
      <w:proofErr w:type="spellStart"/>
      <w:r w:rsidRPr="001259E0">
        <w:rPr>
          <w:rStyle w:val="StyleVisioncontentC0000000009D55010"/>
          <w:i w:val="0"/>
          <w:color w:val="auto"/>
        </w:rPr>
        <w:t>Bhagalia</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Kirsten L. </w:t>
      </w:r>
      <w:proofErr w:type="spellStart"/>
      <w:r w:rsidRPr="001259E0">
        <w:rPr>
          <w:rStyle w:val="StyleVisioncontentC0000000009D55010"/>
          <w:i w:val="0"/>
          <w:color w:val="auto"/>
        </w:rPr>
        <w:t>Boedeker</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proofErr w:type="spellStart"/>
      <w:r w:rsidRPr="00F221D0">
        <w:rPr>
          <w:rStyle w:val="StyleVisioncontentC0000000009D55010"/>
          <w:i w:val="0"/>
          <w:color w:val="auto"/>
        </w:rPr>
        <w:t>Elucid</w:t>
      </w:r>
      <w:proofErr w:type="spellEnd"/>
      <w:r w:rsidRPr="00F221D0">
        <w:rPr>
          <w:rStyle w:val="StyleVisioncontentC0000000009D55010"/>
          <w:i w:val="0"/>
          <w:color w:val="auto"/>
        </w:rPr>
        <w:t xml:space="preserve">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kta N. </w:t>
      </w:r>
      <w:proofErr w:type="spellStart"/>
      <w:r w:rsidRPr="00F221D0">
        <w:rPr>
          <w:rStyle w:val="StyleVisioncontentC0000000009D55010"/>
          <w:i w:val="0"/>
          <w:color w:val="auto"/>
        </w:rPr>
        <w:t>Dharaiya</w:t>
      </w:r>
      <w:proofErr w:type="spellEnd"/>
      <w:r w:rsidRPr="00F221D0">
        <w:rPr>
          <w:rStyle w:val="StyleVisioncontentC0000000009D55010"/>
          <w:i w:val="0"/>
          <w:color w:val="auto"/>
        </w:rPr>
        <w:t>,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David S. </w:t>
      </w:r>
      <w:proofErr w:type="spellStart"/>
      <w:r w:rsidRPr="00F221D0">
        <w:rPr>
          <w:rStyle w:val="StyleVisioncontentC0000000009D55010"/>
          <w:i w:val="0"/>
          <w:color w:val="auto"/>
        </w:rPr>
        <w:t>Gierada</w:t>
      </w:r>
      <w:proofErr w:type="spellEnd"/>
      <w:r w:rsidRPr="00F221D0">
        <w:rPr>
          <w:rStyle w:val="StyleVisioncontentC0000000009D55010"/>
          <w:i w:val="0"/>
          <w:color w:val="auto"/>
        </w:rPr>
        <w:t>,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Gregory V. </w:t>
      </w:r>
      <w:proofErr w:type="spellStart"/>
      <w:r w:rsidRPr="00F221D0">
        <w:rPr>
          <w:rStyle w:val="StyleVisioncontentC0000000009D55010"/>
          <w:i w:val="0"/>
          <w:color w:val="auto"/>
        </w:rPr>
        <w:t>Goldmacher</w:t>
      </w:r>
      <w:proofErr w:type="spellEnd"/>
      <w:r w:rsidRPr="00F221D0">
        <w:rPr>
          <w:rStyle w:val="StyleVisioncontentC0000000009D55010"/>
          <w:i w:val="0"/>
          <w:color w:val="auto"/>
        </w:rPr>
        <w:t>,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lastRenderedPageBreak/>
        <w:t>Jin</w:t>
      </w:r>
      <w:proofErr w:type="spellEnd"/>
      <w:r w:rsidRPr="00F221D0">
        <w:rPr>
          <w:rStyle w:val="StyleVisioncontentC0000000009D55010"/>
          <w:i w:val="0"/>
          <w:color w:val="auto"/>
        </w:rPr>
        <w:t xml:space="preserve">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Tomasz </w:t>
      </w:r>
      <w:proofErr w:type="spellStart"/>
      <w:r w:rsidRPr="00F221D0">
        <w:rPr>
          <w:rStyle w:val="StyleVisioncontentC0000000009D55010"/>
          <w:i w:val="0"/>
          <w:color w:val="auto"/>
        </w:rPr>
        <w:t>Grodzki</w:t>
      </w:r>
      <w:proofErr w:type="spellEnd"/>
      <w:r w:rsidRPr="00F221D0">
        <w:rPr>
          <w:rStyle w:val="StyleVisioncontentC0000000009D55010"/>
          <w:i w:val="0"/>
          <w:color w:val="auto"/>
        </w:rPr>
        <w:t>,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Bernice E. </w:t>
      </w:r>
      <w:proofErr w:type="spellStart"/>
      <w:r w:rsidRPr="00F221D0">
        <w:rPr>
          <w:rStyle w:val="StyleVisioncontentC0000000009D55010"/>
          <w:i w:val="0"/>
          <w:color w:val="auto"/>
        </w:rPr>
        <w:t>Hoppel</w:t>
      </w:r>
      <w:proofErr w:type="spellEnd"/>
      <w:r w:rsidRPr="00F221D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lla A. </w:t>
      </w:r>
      <w:proofErr w:type="spellStart"/>
      <w:r w:rsidRPr="00F221D0">
        <w:rPr>
          <w:rStyle w:val="StyleVisioncontentC0000000009D55010"/>
          <w:i w:val="0"/>
          <w:color w:val="auto"/>
        </w:rPr>
        <w:t>Kazerooni</w:t>
      </w:r>
      <w:proofErr w:type="spellEnd"/>
      <w:r w:rsidRPr="00F221D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proofErr w:type="spellStart"/>
      <w:r w:rsidRPr="00766D77">
        <w:rPr>
          <w:rStyle w:val="StyleVisioncontentC0000000009D55010"/>
          <w:i w:val="0"/>
          <w:color w:val="auto"/>
        </w:rPr>
        <w:t>Ashkan</w:t>
      </w:r>
      <w:proofErr w:type="spellEnd"/>
      <w:r w:rsidRPr="00766D77">
        <w:rPr>
          <w:rStyle w:val="StyleVisioncontentC0000000009D55010"/>
          <w:i w:val="0"/>
          <w:color w:val="auto"/>
        </w:rPr>
        <w:t xml:space="preserve"> A. </w:t>
      </w:r>
      <w:proofErr w:type="spellStart"/>
      <w:r w:rsidRPr="00766D77">
        <w:rPr>
          <w:rStyle w:val="StyleVisioncontentC0000000009D55010"/>
          <w:i w:val="0"/>
          <w:color w:val="auto"/>
        </w:rPr>
        <w:t>Malayeri</w:t>
      </w:r>
      <w:proofErr w:type="spellEnd"/>
      <w:r w:rsidRPr="00766D77">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Theresa C. </w:t>
      </w:r>
      <w:proofErr w:type="spellStart"/>
      <w:r w:rsidRPr="003F3BB9">
        <w:rPr>
          <w:rStyle w:val="StyleVisioncontentC0000000009D55010"/>
          <w:i w:val="0"/>
          <w:color w:val="auto"/>
        </w:rPr>
        <w:t>McLoud</w:t>
      </w:r>
      <w:proofErr w:type="spellEnd"/>
      <w:r w:rsidRPr="003F3BB9">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Michael </w:t>
      </w:r>
      <w:proofErr w:type="spellStart"/>
      <w:r w:rsidRPr="003F3BB9">
        <w:rPr>
          <w:rStyle w:val="StyleVisioncontentC0000000009D55010"/>
          <w:i w:val="0"/>
          <w:color w:val="auto"/>
        </w:rPr>
        <w:t>McNitt</w:t>
      </w:r>
      <w:proofErr w:type="spellEnd"/>
      <w:r w:rsidRPr="003F3BB9">
        <w:rPr>
          <w:rStyle w:val="StyleVisioncontentC0000000009D55010"/>
          <w:i w:val="0"/>
          <w:color w:val="auto"/>
        </w:rPr>
        <w: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L. </w:t>
      </w:r>
      <w:proofErr w:type="spellStart"/>
      <w:r w:rsidRPr="003F3BB9">
        <w:rPr>
          <w:rFonts w:cs="Times New Roman"/>
          <w:sz w:val="22"/>
          <w:szCs w:val="22"/>
        </w:rPr>
        <w:t>Mulshine</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Reginald </w:t>
      </w:r>
      <w:proofErr w:type="spellStart"/>
      <w:r w:rsidRPr="003F3BB9">
        <w:rPr>
          <w:rFonts w:cs="Times New Roman"/>
          <w:sz w:val="22"/>
          <w:szCs w:val="22"/>
        </w:rPr>
        <w:t>Munden</w:t>
      </w:r>
      <w:proofErr w:type="spellEnd"/>
      <w:r w:rsidRPr="003F3BB9">
        <w:rPr>
          <w:rFonts w:cs="Times New Roman"/>
          <w:sz w:val="22"/>
          <w:szCs w:val="22"/>
        </w:rPr>
        <w:t>,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Nancy </w:t>
      </w:r>
      <w:proofErr w:type="spellStart"/>
      <w:r w:rsidRPr="003F3BB9">
        <w:rPr>
          <w:rFonts w:cs="Times New Roman"/>
          <w:sz w:val="22"/>
          <w:szCs w:val="22"/>
        </w:rPr>
        <w:t>Obuchowsk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Matthijs </w:t>
      </w:r>
      <w:proofErr w:type="spellStart"/>
      <w:r w:rsidRPr="003F3BB9">
        <w:rPr>
          <w:rFonts w:cs="Times New Roman"/>
          <w:sz w:val="22"/>
          <w:szCs w:val="22"/>
        </w:rPr>
        <w:t>Oudkerk</w:t>
      </w:r>
      <w:proofErr w:type="spellEnd"/>
      <w:r w:rsidRPr="003F3BB9">
        <w:rPr>
          <w:rFonts w:cs="Times New Roman"/>
          <w:sz w:val="22"/>
          <w:szCs w:val="22"/>
        </w:rPr>
        <w:t>,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G. </w:t>
      </w:r>
      <w:proofErr w:type="spellStart"/>
      <w:r w:rsidRPr="003F3BB9">
        <w:rPr>
          <w:rFonts w:cs="Times New Roman"/>
          <w:sz w:val="22"/>
          <w:szCs w:val="22"/>
        </w:rPr>
        <w:t>Ravenel</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proofErr w:type="spellStart"/>
      <w:r w:rsidRPr="003F3BB9">
        <w:rPr>
          <w:rFonts w:cs="Times New Roman"/>
          <w:sz w:val="22"/>
          <w:szCs w:val="22"/>
        </w:rPr>
        <w:t>Marthony</w:t>
      </w:r>
      <w:proofErr w:type="spellEnd"/>
      <w:r w:rsidRPr="003F3BB9">
        <w:rPr>
          <w:rFonts w:cs="Times New Roman"/>
          <w:sz w:val="22"/>
          <w:szCs w:val="22"/>
        </w:rPr>
        <w:t xml:space="preserve">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Ehsan </w:t>
      </w:r>
      <w:proofErr w:type="spellStart"/>
      <w:r w:rsidRPr="003F3BB9">
        <w:rPr>
          <w:rFonts w:cs="Times New Roman"/>
          <w:sz w:val="22"/>
          <w:szCs w:val="22"/>
        </w:rPr>
        <w:t>Same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enifer </w:t>
      </w:r>
      <w:proofErr w:type="spellStart"/>
      <w:r w:rsidRPr="003F3BB9">
        <w:rPr>
          <w:rFonts w:cs="Times New Roman"/>
          <w:sz w:val="22"/>
          <w:szCs w:val="22"/>
        </w:rPr>
        <w:t>Siegelman</w:t>
      </w:r>
      <w:proofErr w:type="spellEnd"/>
      <w:r w:rsidRPr="003F3BB9">
        <w:rPr>
          <w:rFonts w:cs="Times New Roman"/>
          <w:sz w:val="22"/>
          <w:szCs w:val="22"/>
        </w:rPr>
        <w:t>,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proofErr w:type="spellStart"/>
      <w:r w:rsidRPr="00623E50">
        <w:rPr>
          <w:rFonts w:cs="Times New Roman"/>
          <w:sz w:val="22"/>
          <w:szCs w:val="22"/>
        </w:rPr>
        <w:t>Rozemarijn</w:t>
      </w:r>
      <w:proofErr w:type="spellEnd"/>
      <w:r w:rsidRPr="00623E50">
        <w:rPr>
          <w:rFonts w:cs="Times New Roman"/>
          <w:sz w:val="22"/>
          <w:szCs w:val="22"/>
        </w:rPr>
        <w:t xml:space="preserve"> </w:t>
      </w:r>
      <w:proofErr w:type="spellStart"/>
      <w:r w:rsidRPr="00623E50">
        <w:rPr>
          <w:rFonts w:cs="Times New Roman"/>
          <w:sz w:val="22"/>
          <w:szCs w:val="22"/>
        </w:rPr>
        <w:t>Vliegenthart</w:t>
      </w:r>
      <w:proofErr w:type="spellEnd"/>
      <w:r w:rsidRPr="00623E50">
        <w:rPr>
          <w:rFonts w:cs="Times New Roman"/>
          <w:sz w:val="22"/>
          <w:szCs w:val="22"/>
        </w:rPr>
        <w: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 xml:space="preserve">David F. </w:t>
      </w:r>
      <w:proofErr w:type="spellStart"/>
      <w:r w:rsidRPr="00623E50">
        <w:rPr>
          <w:rFonts w:cs="Times New Roman"/>
          <w:sz w:val="22"/>
          <w:szCs w:val="22"/>
        </w:rPr>
        <w:t>Yankelevitz</w:t>
      </w:r>
      <w:proofErr w:type="spellEnd"/>
      <w:r w:rsidRPr="00623E50">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proofErr w:type="spellStart"/>
      <w:r w:rsidRPr="00623E50">
        <w:rPr>
          <w:rFonts w:cs="Times New Roman"/>
          <w:sz w:val="22"/>
          <w:szCs w:val="22"/>
        </w:rPr>
        <w:t>Lifeng</w:t>
      </w:r>
      <w:proofErr w:type="spellEnd"/>
      <w:r w:rsidRPr="00623E50">
        <w:rPr>
          <w:rFonts w:cs="Times New Roman"/>
          <w:sz w:val="22"/>
          <w:szCs w:val="22"/>
        </w:rPr>
        <w:t xml:space="preserve">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 xml:space="preserve">Joseph </w:t>
      </w:r>
      <w:proofErr w:type="spellStart"/>
      <w:r w:rsidRPr="00E7091B">
        <w:t>Koudelik</w:t>
      </w:r>
      <w:proofErr w:type="spellEnd"/>
      <w:r w:rsidRPr="00E7091B">
        <w:t>,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 xml:space="preserve">Julie </w:t>
      </w:r>
      <w:proofErr w:type="spellStart"/>
      <w:r>
        <w:t>Lisiecki</w:t>
      </w:r>
      <w:proofErr w:type="spellEnd"/>
      <w:r>
        <w:t>,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 xml:space="preserve">Susan </w:t>
      </w:r>
      <w:proofErr w:type="spellStart"/>
      <w:r w:rsidRPr="00E7091B">
        <w:t>Weinmann</w:t>
      </w:r>
      <w:proofErr w:type="spellEnd"/>
      <w:r w:rsidRPr="00E7091B">
        <w:t>, Senior Administrative A</w:t>
      </w:r>
      <w:bookmarkStart w:id="88"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9" w:name="_Toc506151308"/>
      <w:r w:rsidRPr="0033755F">
        <w:rPr>
          <w:rStyle w:val="StyleVisiontextC0000000009D334C0"/>
          <w:rFonts w:cs="Calibri"/>
        </w:rPr>
        <w:lastRenderedPageBreak/>
        <w:t>Appendix B: Background Information</w:t>
      </w:r>
      <w:bookmarkEnd w:id="89"/>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90" w:name="_Toc506151309"/>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accuracy</w:t>
      </w:r>
      <w:bookmarkEnd w:id="90"/>
    </w:p>
    <w:p w14:paraId="1B6F289E" w14:textId="77777777" w:rsidR="00903B26" w:rsidRPr="00ED4FF9" w:rsidRDefault="005D1D1C" w:rsidP="00903B26">
      <w:pPr>
        <w:rPr>
          <w:sz w:val="28"/>
        </w:rPr>
      </w:pPr>
      <w:hyperlink r:id="rId28"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91" w:name="_Toc506151310"/>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precision</w:t>
      </w:r>
      <w:bookmarkEnd w:id="91"/>
    </w:p>
    <w:p w14:paraId="2F52495A" w14:textId="77777777" w:rsidR="00903B26" w:rsidRPr="00ED4FF9" w:rsidRDefault="005D1D1C" w:rsidP="00903B26">
      <w:pPr>
        <w:rPr>
          <w:sz w:val="28"/>
        </w:rPr>
      </w:pPr>
      <w:hyperlink r:id="rId29"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2" w:name="_Toc506151311"/>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92"/>
      <w:r w:rsidRPr="001F4629">
        <w:rPr>
          <w:rStyle w:val="StyleVisiontextC0000000009D341D0"/>
        </w:rPr>
        <w:t xml:space="preserve"> </w:t>
      </w:r>
    </w:p>
    <w:p w14:paraId="35FE34F0" w14:textId="77777777" w:rsidR="00903B26" w:rsidRPr="001F4629" w:rsidRDefault="00903B26" w:rsidP="00E747AB">
      <w:pPr>
        <w:pStyle w:val="BodyText"/>
      </w:pPr>
      <w:proofErr w:type="spellStart"/>
      <w:r w:rsidRPr="001F4629">
        <w:t>Obuchowski</w:t>
      </w:r>
      <w:proofErr w:type="spellEnd"/>
      <w:r w:rsidRPr="001F4629">
        <w:t xml:space="preserve"> NA, Buckler A, </w:t>
      </w:r>
      <w:proofErr w:type="spellStart"/>
      <w:r w:rsidRPr="001F4629">
        <w:t>Kinahan</w:t>
      </w:r>
      <w:proofErr w:type="spellEnd"/>
      <w:r w:rsidRPr="001F4629">
        <w:t xml:space="preserve"> PE, Chen-Mayer H, </w:t>
      </w:r>
      <w:proofErr w:type="spellStart"/>
      <w:r w:rsidRPr="001F4629">
        <w:t>Petrick</w:t>
      </w:r>
      <w:proofErr w:type="spellEnd"/>
      <w:r w:rsidRPr="001F4629">
        <w:t xml:space="preserve"> N, </w:t>
      </w:r>
      <w:proofErr w:type="spellStart"/>
      <w:r w:rsidRPr="001F4629">
        <w:t>Barboriak</w:t>
      </w:r>
      <w:proofErr w:type="spellEnd"/>
      <w:r w:rsidRPr="001F4629">
        <w:t xml:space="preserve">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proofErr w:type="spellStart"/>
      <w:r>
        <w:t>Raunig</w:t>
      </w:r>
      <w:proofErr w:type="spellEnd"/>
      <w:r>
        <w:t xml:space="preserve"> D, McShane LM, </w:t>
      </w:r>
      <w:proofErr w:type="spellStart"/>
      <w:r>
        <w:t>Pennello</w:t>
      </w:r>
      <w:proofErr w:type="spellEnd"/>
      <w:r>
        <w:t xml:space="preserve"> G, et al. Quantitative imaging biomarkers: a 235 review of statistical methods for technical performance assessment. SMMR 2015; 24: 27- 67.</w:t>
      </w:r>
    </w:p>
    <w:p w14:paraId="1C86E65D" w14:textId="77777777" w:rsidR="00903B26" w:rsidRDefault="00903B26" w:rsidP="00903B26"/>
    <w:p w14:paraId="485F9114" w14:textId="77777777" w:rsidR="00155AC1" w:rsidRDefault="00903B26" w:rsidP="00C913C9">
      <w:proofErr w:type="spellStart"/>
      <w:r>
        <w:t>Obuchowski</w:t>
      </w:r>
      <w:proofErr w:type="spellEnd"/>
      <w:r>
        <w:t xml:space="preserve"> NA, Reeves AP, Huang EP, et al. Quantitative Imaging Biomarkers: A Review of Statistical Methods for Computer Algorithm Comparisons. SMMR 2015; 24: 240 68-106.</w:t>
      </w:r>
      <w:bookmarkEnd w:id="88"/>
    </w:p>
    <w:p w14:paraId="57D705BC" w14:textId="77777777" w:rsidR="00155AC1" w:rsidRDefault="00155AC1" w:rsidP="00C913C9"/>
    <w:p w14:paraId="2083CA04" w14:textId="46363ED9" w:rsidR="00353D98" w:rsidRDefault="00353D98" w:rsidP="00C913C9"/>
    <w:sectPr w:rsidR="00353D98" w:rsidSect="000F1674">
      <w:headerReference w:type="even" r:id="rId30"/>
      <w:headerReference w:type="default" r:id="rId31"/>
      <w:footerReference w:type="even" r:id="rId32"/>
      <w:footerReference w:type="default" r:id="rId33"/>
      <w:headerReference w:type="first" r:id="rId34"/>
      <w:footerReference w:type="first" r:id="rId35"/>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1182E" w14:textId="77777777" w:rsidR="006E5C1C" w:rsidRDefault="006E5C1C" w:rsidP="00581644">
      <w:r>
        <w:separator/>
      </w:r>
    </w:p>
  </w:endnote>
  <w:endnote w:type="continuationSeparator" w:id="0">
    <w:p w14:paraId="68011450" w14:textId="77777777" w:rsidR="006E5C1C" w:rsidRDefault="006E5C1C"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D1D1C" w14:paraId="28FC5201" w14:textId="77777777">
      <w:tc>
        <w:tcPr>
          <w:tcW w:w="5000" w:type="pct"/>
          <w:gridSpan w:val="2"/>
          <w:tcMar>
            <w:top w:w="0" w:type="dxa"/>
            <w:left w:w="0" w:type="dxa"/>
            <w:bottom w:w="0" w:type="dxa"/>
            <w:right w:w="0" w:type="dxa"/>
          </w:tcMar>
          <w:vAlign w:val="center"/>
        </w:tcPr>
        <w:p w14:paraId="1DA39E4A" w14:textId="77777777" w:rsidR="005D1D1C" w:rsidRDefault="005D1D1C">
          <w:pPr>
            <w:pStyle w:val="StyleVisionlineP0000000009636750"/>
          </w:pPr>
        </w:p>
      </w:tc>
    </w:tr>
    <w:tr w:rsidR="005D1D1C" w14:paraId="1D8EB897" w14:textId="77777777">
      <w:tc>
        <w:tcPr>
          <w:tcW w:w="4500" w:type="pct"/>
          <w:tcMar>
            <w:top w:w="0" w:type="dxa"/>
            <w:left w:w="0" w:type="dxa"/>
            <w:bottom w:w="0" w:type="dxa"/>
            <w:right w:w="0" w:type="dxa"/>
          </w:tcMar>
          <w:vAlign w:val="center"/>
        </w:tcPr>
        <w:p w14:paraId="72E2B106" w14:textId="13A13433" w:rsidR="005D1D1C" w:rsidRDefault="005D1D1C">
          <w:pPr>
            <w:pStyle w:val="StyleVisiontablecellP00000000093E2770"/>
          </w:pPr>
        </w:p>
      </w:tc>
      <w:tc>
        <w:tcPr>
          <w:tcW w:w="4500" w:type="pct"/>
          <w:tcMar>
            <w:top w:w="0" w:type="dxa"/>
            <w:left w:w="0" w:type="dxa"/>
            <w:bottom w:w="0" w:type="dxa"/>
            <w:right w:w="0" w:type="dxa"/>
          </w:tcMar>
          <w:vAlign w:val="center"/>
        </w:tcPr>
        <w:p w14:paraId="7DAE2A03" w14:textId="77777777" w:rsidR="005D1D1C" w:rsidRDefault="005D1D1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D1D1C" w14:paraId="57CE90E0" w14:textId="77777777">
      <w:tc>
        <w:tcPr>
          <w:tcW w:w="5000" w:type="pct"/>
          <w:gridSpan w:val="2"/>
          <w:tcMar>
            <w:top w:w="0" w:type="dxa"/>
            <w:left w:w="0" w:type="dxa"/>
            <w:bottom w:w="0" w:type="dxa"/>
            <w:right w:w="0" w:type="dxa"/>
          </w:tcMar>
          <w:vAlign w:val="center"/>
        </w:tcPr>
        <w:p w14:paraId="14CB56D3" w14:textId="77777777" w:rsidR="005D1D1C" w:rsidRDefault="005D1D1C">
          <w:pPr>
            <w:pStyle w:val="StyleVisionlineP0000000009636750"/>
          </w:pPr>
        </w:p>
      </w:tc>
    </w:tr>
    <w:tr w:rsidR="005D1D1C" w14:paraId="65FDF645" w14:textId="77777777">
      <w:tc>
        <w:tcPr>
          <w:tcW w:w="4500" w:type="pct"/>
          <w:tcMar>
            <w:top w:w="0" w:type="dxa"/>
            <w:left w:w="0" w:type="dxa"/>
            <w:bottom w:w="0" w:type="dxa"/>
            <w:right w:w="0" w:type="dxa"/>
          </w:tcMar>
          <w:vAlign w:val="center"/>
        </w:tcPr>
        <w:p w14:paraId="2A98D25E" w14:textId="7DA198BE" w:rsidR="005D1D1C" w:rsidRDefault="005D1D1C">
          <w:pPr>
            <w:pStyle w:val="StyleVisiontablecellP00000000093E2770"/>
          </w:pPr>
        </w:p>
      </w:tc>
      <w:tc>
        <w:tcPr>
          <w:tcW w:w="4500" w:type="pct"/>
          <w:tcMar>
            <w:top w:w="0" w:type="dxa"/>
            <w:left w:w="0" w:type="dxa"/>
            <w:bottom w:w="0" w:type="dxa"/>
            <w:right w:w="0" w:type="dxa"/>
          </w:tcMar>
          <w:vAlign w:val="center"/>
        </w:tcPr>
        <w:p w14:paraId="43CB36B1" w14:textId="77777777" w:rsidR="005D1D1C" w:rsidRDefault="005D1D1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5D1D1C" w14:paraId="575D31F5" w14:textId="77777777">
      <w:trPr>
        <w:gridAfter w:val="2"/>
      </w:trPr>
      <w:tc>
        <w:tcPr>
          <w:tcW w:w="5000" w:type="pct"/>
          <w:gridSpan w:val="2"/>
          <w:tcMar>
            <w:top w:w="0" w:type="dxa"/>
            <w:left w:w="0" w:type="dxa"/>
            <w:bottom w:w="0" w:type="dxa"/>
            <w:right w:w="0" w:type="dxa"/>
          </w:tcMar>
          <w:vAlign w:val="center"/>
        </w:tcPr>
        <w:p w14:paraId="1F6DEE57" w14:textId="77777777" w:rsidR="005D1D1C" w:rsidRDefault="005D1D1C">
          <w:pPr>
            <w:pStyle w:val="StyleVisionlineP0000000009636750"/>
          </w:pPr>
        </w:p>
      </w:tc>
    </w:tr>
    <w:tr w:rsidR="005D1D1C" w14:paraId="7F6FBFD9" w14:textId="77777777">
      <w:tc>
        <w:tcPr>
          <w:tcW w:w="4500" w:type="pct"/>
          <w:tcMar>
            <w:top w:w="0" w:type="dxa"/>
            <w:left w:w="0" w:type="dxa"/>
            <w:bottom w:w="0" w:type="dxa"/>
            <w:right w:w="0" w:type="dxa"/>
          </w:tcMar>
          <w:vAlign w:val="center"/>
        </w:tcPr>
        <w:p w14:paraId="2D52603E" w14:textId="77777777" w:rsidR="005D1D1C" w:rsidRDefault="005D1D1C">
          <w:pPr>
            <w:pStyle w:val="StyleVisiontablecellP00000000093E2770"/>
          </w:pPr>
          <w:r>
            <w:rPr>
              <w:rStyle w:val="StyleVisiontablecellC00000000093E2770-textC00000000093E2820"/>
            </w:rPr>
            <w:t xml:space="preserve">Document generated </w:t>
          </w:r>
          <w:proofErr w:type="gramStart"/>
          <w:r>
            <w:rPr>
              <w:rStyle w:val="StyleVisiontablecellC00000000093E2770-textC00000000093E2820"/>
            </w:rPr>
            <w:t>by .</w:t>
          </w:r>
          <w:proofErr w:type="gramEnd"/>
          <w:r>
            <w:rPr>
              <w:rStyle w:val="StyleVisiontablecellC00000000093E2770-textC00000000093E2820"/>
            </w:rPr>
            <w:t>\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C42F500" w14:textId="77777777" w:rsidR="005D1D1C" w:rsidRDefault="005D1D1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5D1D1C" w:rsidRDefault="005D1D1C">
          <w:pPr>
            <w:pStyle w:val="StyleVisiontablecellP00000000093E2770"/>
          </w:pPr>
          <w:r>
            <w:rPr>
              <w:rStyle w:val="StyleVisiontablecellC00000000093E2770-textC00000000093E2820"/>
            </w:rPr>
            <w:t xml:space="preserve">Document generated </w:t>
          </w:r>
          <w:proofErr w:type="gramStart"/>
          <w:r>
            <w:rPr>
              <w:rStyle w:val="StyleVisiontablecellC00000000093E2770-textC00000000093E2820"/>
            </w:rPr>
            <w:t>by .</w:t>
          </w:r>
          <w:proofErr w:type="gramEnd"/>
          <w:r>
            <w:rPr>
              <w:rStyle w:val="StyleVisiontablecellC00000000093E2770-textC00000000093E2820"/>
            </w:rPr>
            <w:t>\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5D1D1C" w:rsidRDefault="005D1D1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D3B0E" w14:textId="77777777" w:rsidR="006E5C1C" w:rsidRDefault="006E5C1C" w:rsidP="00581644">
      <w:r>
        <w:separator/>
      </w:r>
    </w:p>
  </w:footnote>
  <w:footnote w:type="continuationSeparator" w:id="0">
    <w:p w14:paraId="0D0D8588" w14:textId="77777777" w:rsidR="006E5C1C" w:rsidRDefault="006E5C1C"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D1D1C" w14:paraId="35AA0951" w14:textId="77777777">
      <w:tc>
        <w:tcPr>
          <w:tcW w:w="4500" w:type="pct"/>
          <w:tcMar>
            <w:top w:w="0" w:type="dxa"/>
            <w:left w:w="0" w:type="dxa"/>
            <w:bottom w:w="0" w:type="dxa"/>
            <w:right w:w="0" w:type="dxa"/>
          </w:tcMar>
          <w:vAlign w:val="center"/>
        </w:tcPr>
        <w:p w14:paraId="141A5D38" w14:textId="4F590719" w:rsidR="005D1D1C" w:rsidRPr="00547F69" w:rsidRDefault="005D1D1C">
          <w:pPr>
            <w:pStyle w:val="StyleVisiontablecellP00000000093E21F0"/>
            <w:rPr>
              <w:sz w:val="20"/>
            </w:rPr>
          </w:pPr>
          <w:r>
            <w:rPr>
              <w:rStyle w:val="StyleVisiontablecellC00000000093E21F0-textC00000000093E22A0"/>
            </w:rPr>
            <w:t xml:space="preserve">QIBA Profile: 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7</w:t>
          </w:r>
        </w:p>
      </w:tc>
      <w:tc>
        <w:tcPr>
          <w:tcW w:w="500" w:type="pct"/>
          <w:tcMar>
            <w:top w:w="0" w:type="dxa"/>
            <w:left w:w="0" w:type="dxa"/>
            <w:bottom w:w="0" w:type="dxa"/>
            <w:right w:w="0" w:type="dxa"/>
          </w:tcMar>
          <w:vAlign w:val="center"/>
        </w:tcPr>
        <w:p w14:paraId="5276E131" w14:textId="77777777" w:rsidR="005D1D1C" w:rsidRDefault="005D1D1C" w:rsidP="00903B26"/>
      </w:tc>
    </w:tr>
    <w:tr w:rsidR="005D1D1C" w14:paraId="07B740B8" w14:textId="77777777">
      <w:tc>
        <w:tcPr>
          <w:tcW w:w="5000" w:type="pct"/>
          <w:gridSpan w:val="2"/>
          <w:tcMar>
            <w:top w:w="0" w:type="dxa"/>
            <w:left w:w="0" w:type="dxa"/>
            <w:bottom w:w="0" w:type="dxa"/>
            <w:right w:w="0" w:type="dxa"/>
          </w:tcMar>
          <w:vAlign w:val="center"/>
        </w:tcPr>
        <w:p w14:paraId="57342D35" w14:textId="77777777" w:rsidR="005D1D1C" w:rsidRDefault="005D1D1C">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D1D1C" w14:paraId="4F5FCD3F" w14:textId="77777777">
      <w:tc>
        <w:tcPr>
          <w:tcW w:w="4500" w:type="pct"/>
          <w:tcMar>
            <w:top w:w="0" w:type="dxa"/>
            <w:left w:w="0" w:type="dxa"/>
            <w:bottom w:w="0" w:type="dxa"/>
            <w:right w:w="0" w:type="dxa"/>
          </w:tcMar>
          <w:vAlign w:val="center"/>
        </w:tcPr>
        <w:p w14:paraId="0D3F9DF4" w14:textId="45E13D53" w:rsidR="005D1D1C" w:rsidRDefault="005D1D1C" w:rsidP="00903B26">
          <w:pPr>
            <w:pStyle w:val="StyleVisiontablecellP00000000093E21F0"/>
          </w:pPr>
          <w:r>
            <w:rPr>
              <w:rStyle w:val="StyleVisiontablecellC00000000093E21F0-textC00000000093E22A0"/>
            </w:rPr>
            <w:t xml:space="preserve">QIBA Profile: Small </w:t>
          </w:r>
          <w:r w:rsidRPr="00AA0C5E">
            <w:rPr>
              <w:rStyle w:val="StyleVisiontablecellC00000000093E21F0-textC00000000093E22A0"/>
            </w:rPr>
            <w:t>Lung Nodule Assessment in CT Screening Profile - 201</w:t>
          </w:r>
          <w:r>
            <w:rPr>
              <w:rStyle w:val="StyleVisiontablecellC00000000093E21F0-textC00000000093E22A0"/>
            </w:rPr>
            <w:t>7</w:t>
          </w:r>
        </w:p>
      </w:tc>
      <w:tc>
        <w:tcPr>
          <w:tcW w:w="500" w:type="pct"/>
          <w:tcMar>
            <w:top w:w="0" w:type="dxa"/>
            <w:left w:w="0" w:type="dxa"/>
            <w:bottom w:w="0" w:type="dxa"/>
            <w:right w:w="0" w:type="dxa"/>
          </w:tcMar>
          <w:vAlign w:val="center"/>
        </w:tcPr>
        <w:p w14:paraId="5C9B5D86" w14:textId="77777777" w:rsidR="005D1D1C" w:rsidRDefault="005D1D1C" w:rsidP="00903B26"/>
      </w:tc>
    </w:tr>
    <w:tr w:rsidR="005D1D1C" w14:paraId="4377C998" w14:textId="77777777">
      <w:tc>
        <w:tcPr>
          <w:tcW w:w="5000" w:type="pct"/>
          <w:gridSpan w:val="2"/>
          <w:tcMar>
            <w:top w:w="0" w:type="dxa"/>
            <w:left w:w="0" w:type="dxa"/>
            <w:bottom w:w="0" w:type="dxa"/>
            <w:right w:w="0" w:type="dxa"/>
          </w:tcMar>
          <w:vAlign w:val="center"/>
        </w:tcPr>
        <w:p w14:paraId="2951D57C" w14:textId="77777777" w:rsidR="005D1D1C" w:rsidRDefault="005D1D1C">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5D1D1C"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5D1D1C" w:rsidRDefault="005D1D1C">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5D1D1C" w:rsidRDefault="005D1D1C"/>
      </w:tc>
    </w:tr>
    <w:tr w:rsidR="005D1D1C" w14:paraId="25C5356F" w14:textId="77777777">
      <w:tc>
        <w:tcPr>
          <w:tcW w:w="5000" w:type="pct"/>
          <w:gridSpan w:val="2"/>
          <w:tcMar>
            <w:top w:w="0" w:type="dxa"/>
            <w:left w:w="0" w:type="dxa"/>
            <w:bottom w:w="0" w:type="dxa"/>
            <w:right w:w="0" w:type="dxa"/>
          </w:tcMar>
          <w:vAlign w:val="center"/>
        </w:tcPr>
        <w:p w14:paraId="7EA93B27" w14:textId="77777777" w:rsidR="005D1D1C" w:rsidRDefault="005D1D1C">
          <w:pPr>
            <w:pStyle w:val="StyleVisionlineP00000000096364D0"/>
          </w:pPr>
        </w:p>
      </w:tc>
      <w:tc>
        <w:tcPr>
          <w:tcW w:w="5000" w:type="pct"/>
          <w:tcMar>
            <w:top w:w="0" w:type="dxa"/>
            <w:left w:w="0" w:type="dxa"/>
            <w:bottom w:w="0" w:type="dxa"/>
            <w:right w:w="0" w:type="dxa"/>
          </w:tcMar>
          <w:vAlign w:val="center"/>
        </w:tcPr>
        <w:p w14:paraId="3D4F498B" w14:textId="77777777" w:rsidR="005D1D1C" w:rsidRDefault="005D1D1C">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num>
  <w:num w:numId="7">
    <w:abstractNumId w:val="22"/>
  </w:num>
  <w:num w:numId="8">
    <w:abstractNumId w:val="27"/>
  </w:num>
  <w:num w:numId="9">
    <w:abstractNumId w:val="0"/>
  </w:num>
  <w:num w:numId="10">
    <w:abstractNumId w:val="19"/>
  </w:num>
  <w:num w:numId="11">
    <w:abstractNumId w:val="33"/>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4"/>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 w:numId="37">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a5zvttcsfpdted5p0vwdw8at2599sftxdf&quot;&gt;Gierada Master library&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item&gt;2280&lt;/item&gt;&lt;item&gt;2296&lt;/item&gt;&lt;item&gt;2297&lt;/item&gt;&lt;item&gt;2298&lt;/item&gt;&lt;item&gt;2299&lt;/item&gt;&lt;item&gt;2300&lt;/item&gt;&lt;item&gt;2301&lt;/item&gt;&lt;/record-ids&gt;&lt;/item&gt;&lt;/Libraries&gt;"/>
  </w:docVars>
  <w:rsids>
    <w:rsidRoot w:val="00581644"/>
    <w:rsid w:val="0000151B"/>
    <w:rsid w:val="000021EE"/>
    <w:rsid w:val="00002C0F"/>
    <w:rsid w:val="000046BA"/>
    <w:rsid w:val="00004C9A"/>
    <w:rsid w:val="0000576D"/>
    <w:rsid w:val="00010639"/>
    <w:rsid w:val="00010929"/>
    <w:rsid w:val="00012727"/>
    <w:rsid w:val="00012775"/>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44AC"/>
    <w:rsid w:val="00044579"/>
    <w:rsid w:val="00044BE2"/>
    <w:rsid w:val="00046FB3"/>
    <w:rsid w:val="00047014"/>
    <w:rsid w:val="000537A4"/>
    <w:rsid w:val="0005406F"/>
    <w:rsid w:val="0005481F"/>
    <w:rsid w:val="00054F18"/>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225E"/>
    <w:rsid w:val="0015294B"/>
    <w:rsid w:val="001538EE"/>
    <w:rsid w:val="001546E3"/>
    <w:rsid w:val="00155AC1"/>
    <w:rsid w:val="00160515"/>
    <w:rsid w:val="001606D0"/>
    <w:rsid w:val="0016126A"/>
    <w:rsid w:val="001625B7"/>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158"/>
    <w:rsid w:val="00255FB0"/>
    <w:rsid w:val="002608CC"/>
    <w:rsid w:val="002647F3"/>
    <w:rsid w:val="002651F4"/>
    <w:rsid w:val="002715FE"/>
    <w:rsid w:val="00271E37"/>
    <w:rsid w:val="00272730"/>
    <w:rsid w:val="00273A66"/>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CC5"/>
    <w:rsid w:val="002F3444"/>
    <w:rsid w:val="002F3A65"/>
    <w:rsid w:val="002F51B5"/>
    <w:rsid w:val="002F56DE"/>
    <w:rsid w:val="002F5EF9"/>
    <w:rsid w:val="002F6B76"/>
    <w:rsid w:val="003000E9"/>
    <w:rsid w:val="00302A59"/>
    <w:rsid w:val="00302FAF"/>
    <w:rsid w:val="003040F9"/>
    <w:rsid w:val="00304BD2"/>
    <w:rsid w:val="0030649F"/>
    <w:rsid w:val="00306562"/>
    <w:rsid w:val="00312443"/>
    <w:rsid w:val="00314376"/>
    <w:rsid w:val="00314994"/>
    <w:rsid w:val="00315EBB"/>
    <w:rsid w:val="003202C0"/>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3D98"/>
    <w:rsid w:val="00356DFC"/>
    <w:rsid w:val="00356EF8"/>
    <w:rsid w:val="003577E0"/>
    <w:rsid w:val="00360303"/>
    <w:rsid w:val="003605C0"/>
    <w:rsid w:val="00360E18"/>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088E"/>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9B4"/>
    <w:rsid w:val="004A7027"/>
    <w:rsid w:val="004B2DE6"/>
    <w:rsid w:val="004B409C"/>
    <w:rsid w:val="004B4ADF"/>
    <w:rsid w:val="004B537C"/>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2AAA"/>
    <w:rsid w:val="004F7D89"/>
    <w:rsid w:val="004F7EF4"/>
    <w:rsid w:val="00500388"/>
    <w:rsid w:val="0050083C"/>
    <w:rsid w:val="0050145C"/>
    <w:rsid w:val="00501764"/>
    <w:rsid w:val="005026F3"/>
    <w:rsid w:val="0050309E"/>
    <w:rsid w:val="00503F88"/>
    <w:rsid w:val="0050659C"/>
    <w:rsid w:val="00507807"/>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1F4"/>
    <w:rsid w:val="005D1973"/>
    <w:rsid w:val="005D1A25"/>
    <w:rsid w:val="005D1D1C"/>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55A0"/>
    <w:rsid w:val="00685801"/>
    <w:rsid w:val="00685A28"/>
    <w:rsid w:val="00685B80"/>
    <w:rsid w:val="0068627F"/>
    <w:rsid w:val="006863CE"/>
    <w:rsid w:val="006904AB"/>
    <w:rsid w:val="006908FC"/>
    <w:rsid w:val="00690B6C"/>
    <w:rsid w:val="00690B7C"/>
    <w:rsid w:val="00690B81"/>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1113"/>
    <w:rsid w:val="006D347A"/>
    <w:rsid w:val="006D5696"/>
    <w:rsid w:val="006D61FD"/>
    <w:rsid w:val="006D7130"/>
    <w:rsid w:val="006E156A"/>
    <w:rsid w:val="006E203D"/>
    <w:rsid w:val="006E2FA1"/>
    <w:rsid w:val="006E5C1C"/>
    <w:rsid w:val="006F31D2"/>
    <w:rsid w:val="006F3984"/>
    <w:rsid w:val="006F54B5"/>
    <w:rsid w:val="006F5B6A"/>
    <w:rsid w:val="006F627A"/>
    <w:rsid w:val="006F682E"/>
    <w:rsid w:val="006F729D"/>
    <w:rsid w:val="006F7D8B"/>
    <w:rsid w:val="006F7E74"/>
    <w:rsid w:val="0070042F"/>
    <w:rsid w:val="0070180A"/>
    <w:rsid w:val="00705D59"/>
    <w:rsid w:val="00706331"/>
    <w:rsid w:val="0070653A"/>
    <w:rsid w:val="00706E91"/>
    <w:rsid w:val="0070726C"/>
    <w:rsid w:val="0070796B"/>
    <w:rsid w:val="00711130"/>
    <w:rsid w:val="00711285"/>
    <w:rsid w:val="00711917"/>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69A7"/>
    <w:rsid w:val="007878A4"/>
    <w:rsid w:val="00787ADA"/>
    <w:rsid w:val="007914FD"/>
    <w:rsid w:val="007919B3"/>
    <w:rsid w:val="00791C02"/>
    <w:rsid w:val="0079488A"/>
    <w:rsid w:val="007959BC"/>
    <w:rsid w:val="00795A01"/>
    <w:rsid w:val="0079732F"/>
    <w:rsid w:val="00797B3E"/>
    <w:rsid w:val="007A034C"/>
    <w:rsid w:val="007A1693"/>
    <w:rsid w:val="007A2CB7"/>
    <w:rsid w:val="007A48FF"/>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F0ABF"/>
    <w:rsid w:val="007F14DB"/>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A92"/>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539"/>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20DD2"/>
    <w:rsid w:val="00922D49"/>
    <w:rsid w:val="00923842"/>
    <w:rsid w:val="009238C3"/>
    <w:rsid w:val="009241FC"/>
    <w:rsid w:val="00924B2C"/>
    <w:rsid w:val="00924BC7"/>
    <w:rsid w:val="00925FF2"/>
    <w:rsid w:val="00926005"/>
    <w:rsid w:val="00926055"/>
    <w:rsid w:val="00926867"/>
    <w:rsid w:val="00926D71"/>
    <w:rsid w:val="00931112"/>
    <w:rsid w:val="00934276"/>
    <w:rsid w:val="00935143"/>
    <w:rsid w:val="00936FB6"/>
    <w:rsid w:val="009401AC"/>
    <w:rsid w:val="00940BE4"/>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23E"/>
    <w:rsid w:val="00973666"/>
    <w:rsid w:val="0097423F"/>
    <w:rsid w:val="00974905"/>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60E5"/>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746"/>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D61"/>
    <w:rsid w:val="00A11128"/>
    <w:rsid w:val="00A1225D"/>
    <w:rsid w:val="00A1253A"/>
    <w:rsid w:val="00A125CD"/>
    <w:rsid w:val="00A1280D"/>
    <w:rsid w:val="00A13FCD"/>
    <w:rsid w:val="00A14D9A"/>
    <w:rsid w:val="00A152D0"/>
    <w:rsid w:val="00A155F5"/>
    <w:rsid w:val="00A1637D"/>
    <w:rsid w:val="00A165D6"/>
    <w:rsid w:val="00A167F4"/>
    <w:rsid w:val="00A1790A"/>
    <w:rsid w:val="00A20287"/>
    <w:rsid w:val="00A2092F"/>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921"/>
    <w:rsid w:val="00A75E37"/>
    <w:rsid w:val="00A7653B"/>
    <w:rsid w:val="00A771A3"/>
    <w:rsid w:val="00A81C15"/>
    <w:rsid w:val="00A82F8D"/>
    <w:rsid w:val="00A832F2"/>
    <w:rsid w:val="00A83704"/>
    <w:rsid w:val="00A838B5"/>
    <w:rsid w:val="00A838EA"/>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39E"/>
    <w:rsid w:val="00B12B6C"/>
    <w:rsid w:val="00B139A2"/>
    <w:rsid w:val="00B13B2A"/>
    <w:rsid w:val="00B16265"/>
    <w:rsid w:val="00B166C1"/>
    <w:rsid w:val="00B17973"/>
    <w:rsid w:val="00B202D1"/>
    <w:rsid w:val="00B2098E"/>
    <w:rsid w:val="00B219C8"/>
    <w:rsid w:val="00B22187"/>
    <w:rsid w:val="00B233F6"/>
    <w:rsid w:val="00B234F4"/>
    <w:rsid w:val="00B260F5"/>
    <w:rsid w:val="00B3041C"/>
    <w:rsid w:val="00B31047"/>
    <w:rsid w:val="00B31DDC"/>
    <w:rsid w:val="00B341F7"/>
    <w:rsid w:val="00B34290"/>
    <w:rsid w:val="00B36640"/>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6F8"/>
    <w:rsid w:val="00B67EB6"/>
    <w:rsid w:val="00B70BEE"/>
    <w:rsid w:val="00B70F63"/>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6CD5"/>
    <w:rsid w:val="00BC7B84"/>
    <w:rsid w:val="00BD03CF"/>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24C2"/>
    <w:rsid w:val="00C034CA"/>
    <w:rsid w:val="00C03CD4"/>
    <w:rsid w:val="00C067A3"/>
    <w:rsid w:val="00C06D45"/>
    <w:rsid w:val="00C07A4C"/>
    <w:rsid w:val="00C111B8"/>
    <w:rsid w:val="00C11826"/>
    <w:rsid w:val="00C13559"/>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4909"/>
    <w:rsid w:val="00C35A4F"/>
    <w:rsid w:val="00C36B0B"/>
    <w:rsid w:val="00C37AB7"/>
    <w:rsid w:val="00C40169"/>
    <w:rsid w:val="00C424B6"/>
    <w:rsid w:val="00C4392D"/>
    <w:rsid w:val="00C43C39"/>
    <w:rsid w:val="00C445EE"/>
    <w:rsid w:val="00C46568"/>
    <w:rsid w:val="00C47C1E"/>
    <w:rsid w:val="00C501EE"/>
    <w:rsid w:val="00C520D0"/>
    <w:rsid w:val="00C534C8"/>
    <w:rsid w:val="00C53569"/>
    <w:rsid w:val="00C538CA"/>
    <w:rsid w:val="00C5431F"/>
    <w:rsid w:val="00C54345"/>
    <w:rsid w:val="00C54712"/>
    <w:rsid w:val="00C55136"/>
    <w:rsid w:val="00C568AD"/>
    <w:rsid w:val="00C609E5"/>
    <w:rsid w:val="00C61202"/>
    <w:rsid w:val="00C61D2C"/>
    <w:rsid w:val="00C62075"/>
    <w:rsid w:val="00C625C6"/>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913C9"/>
    <w:rsid w:val="00C91FFE"/>
    <w:rsid w:val="00C972B3"/>
    <w:rsid w:val="00CA1A7A"/>
    <w:rsid w:val="00CA49CD"/>
    <w:rsid w:val="00CA5862"/>
    <w:rsid w:val="00CA675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20D0"/>
    <w:rsid w:val="00CE37A0"/>
    <w:rsid w:val="00CE536E"/>
    <w:rsid w:val="00CE5508"/>
    <w:rsid w:val="00CE5E80"/>
    <w:rsid w:val="00CE5ED8"/>
    <w:rsid w:val="00CE6B0C"/>
    <w:rsid w:val="00CE76B7"/>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F46"/>
    <w:rsid w:val="00D53DA3"/>
    <w:rsid w:val="00D56B17"/>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5A7C"/>
    <w:rsid w:val="00E6139E"/>
    <w:rsid w:val="00E61E00"/>
    <w:rsid w:val="00E62288"/>
    <w:rsid w:val="00E63048"/>
    <w:rsid w:val="00E63F5B"/>
    <w:rsid w:val="00E65F63"/>
    <w:rsid w:val="00E6765A"/>
    <w:rsid w:val="00E67859"/>
    <w:rsid w:val="00E70099"/>
    <w:rsid w:val="00E7091B"/>
    <w:rsid w:val="00E715D9"/>
    <w:rsid w:val="00E7174F"/>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5924"/>
    <w:rsid w:val="00EB6412"/>
    <w:rsid w:val="00EB75A4"/>
    <w:rsid w:val="00EB76EF"/>
    <w:rsid w:val="00EB7DC8"/>
    <w:rsid w:val="00EC056F"/>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E1"/>
    <w:rsid w:val="00F56AE6"/>
    <w:rsid w:val="00F56DC2"/>
    <w:rsid w:val="00F60F3F"/>
    <w:rsid w:val="00F634FB"/>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4BA3"/>
    <w:rsid w:val="00FA5946"/>
    <w:rsid w:val="00FA5E07"/>
    <w:rsid w:val="00FA6456"/>
    <w:rsid w:val="00FA7BD1"/>
    <w:rsid w:val="00FB1F88"/>
    <w:rsid w:val="00FB312B"/>
    <w:rsid w:val="00FB488B"/>
    <w:rsid w:val="00FB5A26"/>
    <w:rsid w:val="00FB6065"/>
    <w:rsid w:val="00FB6B8A"/>
    <w:rsid w:val="00FB7702"/>
    <w:rsid w:val="00FB7C5E"/>
    <w:rsid w:val="00FC0444"/>
    <w:rsid w:val="00FC2B4D"/>
    <w:rsid w:val="00FC4701"/>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apm.org/publicgeneral/BismuthShielding.pdf"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qibawiki.rsna.org/index.php/CT_Small_Lung_Nodule_Biomarker_Ctte" TargetMode="External"/><Relationship Id="rId25" Type="http://schemas.openxmlformats.org/officeDocument/2006/relationships/hyperlink" Target="https://qibawiki.rsna.org/index.php/CT_Small_Lung_Nodule_Biomarker_Ctte"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qibawiki.rsna.org/index.php/CT_Small_Lung_Nodule_Biomarker_Ctte" TargetMode="External"/><Relationship Id="rId20" Type="http://schemas.openxmlformats.org/officeDocument/2006/relationships/hyperlink" Target="https://qibawiki.rsna.org/index.php/CT_Small_Lung_Nodule_Biomarker_Ctte" TargetMode="External"/><Relationship Id="rId29" Type="http://schemas.openxmlformats.org/officeDocument/2006/relationships/hyperlink" Target="http://qibawiki.rsna.org/index.php/Work_Product_for_Re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qibawiki.rsna.org/index.php/CT_Small_Lung_Nodule_Biomarker_Ctte"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qibawiki.rsna.org/index.php/CT_Small_Lung_Nodule_Biomarker_Ctte" TargetMode="External"/><Relationship Id="rId23" Type="http://schemas.openxmlformats.org/officeDocument/2006/relationships/hyperlink" Target="https://qibawiki.rsna.org/index.php/CT_Small_Lung_Nodule_Biomarker_Ctte" TargetMode="External"/><Relationship Id="rId28" Type="http://schemas.openxmlformats.org/officeDocument/2006/relationships/hyperlink" Target="http://qibawiki.rsna.org/index.php/Work_Product_for_Review" TargetMode="External"/><Relationship Id="rId36" Type="http://schemas.openxmlformats.org/officeDocument/2006/relationships/fontTable" Target="fontTable.xml"/><Relationship Id="rId10" Type="http://schemas.openxmlformats.org/officeDocument/2006/relationships/hyperlink" Target="http://www.accumetra.com/NoduleCalculator.html" TargetMode="External"/><Relationship Id="rId19" Type="http://schemas.openxmlformats.org/officeDocument/2006/relationships/hyperlink" Target="https://qibawiki.rsna.org/index.php/CT_Small_Lung_Nodule_Biomarker_Ctte"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4.png"/><Relationship Id="rId22" Type="http://schemas.openxmlformats.org/officeDocument/2006/relationships/hyperlink" Target="https://qibawiki.rsna.org/index.php/CT_Small_Lung_Nodule_Biomarker_Ctte" TargetMode="External"/><Relationship Id="rId27" Type="http://schemas.openxmlformats.org/officeDocument/2006/relationships/hyperlink" Target="https://qibawiki.rsna.org/index.php/CT_Small_Lung_Nodule_Biomarker_Ctte" TargetMode="External"/><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31C893-C1DB-491F-82C6-D9A3633A8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7591</Words>
  <Characters>10026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17625</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4</cp:revision>
  <cp:lastPrinted>2017-11-16T14:51:00Z</cp:lastPrinted>
  <dcterms:created xsi:type="dcterms:W3CDTF">2018-02-12T03:14:00Z</dcterms:created>
  <dcterms:modified xsi:type="dcterms:W3CDTF">2018-02-1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40446843</vt:i4>
  </property>
  <property fmtid="{D5CDD505-2E9C-101B-9397-08002B2CF9AE}" pid="4" name="_EmailSubject">
    <vt:lpwstr>Document to ALA/AATS</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ReviewingToolsShownOnce">
    <vt:lpwstr/>
  </property>
</Properties>
</file>